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40B25" w:rsidRPr="00140B25" w:rsidRDefault="00140B25" w:rsidP="00140B25">
      <w:pPr>
        <w:rPr>
          <w:rFonts w:ascii="Arial" w:hAnsi="Arial" w:cs="Arial"/>
          <w:bCs/>
          <w:sz w:val="22"/>
          <w:szCs w:val="22"/>
        </w:rPr>
      </w:pPr>
      <w:r w:rsidRPr="00140B25">
        <w:rPr>
          <w:rFonts w:ascii="Arial" w:hAnsi="Arial" w:cs="Arial"/>
          <w:sz w:val="22"/>
          <w:szCs w:val="22"/>
        </w:rPr>
        <w:t xml:space="preserve">Supplementary </w:t>
      </w:r>
      <w:r w:rsidRPr="00140B25">
        <w:rPr>
          <w:rFonts w:ascii="Arial" w:hAnsi="Arial" w:cs="Arial"/>
          <w:sz w:val="22"/>
          <w:szCs w:val="22"/>
        </w:rPr>
        <w:t>t</w:t>
      </w:r>
      <w:r w:rsidRPr="00140B25">
        <w:rPr>
          <w:rFonts w:ascii="Arial" w:hAnsi="Arial" w:cs="Arial"/>
          <w:sz w:val="22"/>
          <w:szCs w:val="22"/>
        </w:rPr>
        <w:t xml:space="preserve">able </w:t>
      </w:r>
      <w:r w:rsidRPr="00140B25">
        <w:rPr>
          <w:rFonts w:ascii="Arial" w:hAnsi="Arial" w:cs="Arial"/>
          <w:sz w:val="22"/>
          <w:szCs w:val="22"/>
        </w:rPr>
        <w:t>of</w:t>
      </w:r>
      <w:r w:rsidRPr="00140B25">
        <w:rPr>
          <w:rFonts w:ascii="Arial" w:hAnsi="Arial" w:cs="Arial"/>
          <w:bCs/>
          <w:sz w:val="22"/>
          <w:szCs w:val="22"/>
        </w:rPr>
        <w:t xml:space="preserve"> </w:t>
      </w:r>
      <w:r w:rsidRPr="00140B25">
        <w:rPr>
          <w:rFonts w:ascii="Arial" w:hAnsi="Arial" w:cs="Arial"/>
          <w:bCs/>
          <w:sz w:val="22"/>
          <w:szCs w:val="22"/>
        </w:rPr>
        <w:t>g</w:t>
      </w:r>
      <w:r w:rsidRPr="00140B25">
        <w:rPr>
          <w:rFonts w:ascii="Arial" w:hAnsi="Arial" w:cs="Arial"/>
          <w:bCs/>
          <w:sz w:val="22"/>
          <w:szCs w:val="22"/>
        </w:rPr>
        <w:t xml:space="preserve">enetic strains and transgenic constructs used in the study. Genetic strains created in this study are available per request   </w:t>
      </w:r>
    </w:p>
    <w:p w:rsidR="00140B25" w:rsidRDefault="00140B25" w:rsidP="00140B25">
      <w:pPr>
        <w:rPr>
          <w:rFonts w:ascii="Arial" w:hAnsi="Arial" w:cs="Arial"/>
          <w:bCs/>
          <w:sz w:val="22"/>
          <w:szCs w:val="22"/>
        </w:rPr>
      </w:pPr>
    </w:p>
    <w:tbl>
      <w:tblPr>
        <w:tblW w:w="9217" w:type="dxa"/>
        <w:tblInd w:w="1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467"/>
        <w:gridCol w:w="5130"/>
        <w:gridCol w:w="1620"/>
      </w:tblGrid>
      <w:tr w:rsidR="00140B25" w:rsidTr="003A6327">
        <w:trPr>
          <w:trHeight w:val="359"/>
        </w:trPr>
        <w:tc>
          <w:tcPr>
            <w:tcW w:w="2467" w:type="dxa"/>
            <w:tcBorders>
              <w:bottom w:val="single" w:sz="4" w:space="0" w:color="auto"/>
            </w:tcBorders>
          </w:tcPr>
          <w:p w:rsidR="00140B25" w:rsidRPr="00CB7F67" w:rsidRDefault="00140B25" w:rsidP="003A6327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CB7F67">
              <w:rPr>
                <w:rFonts w:ascii="Arial" w:hAnsi="Arial" w:cs="Arial"/>
                <w:b/>
                <w:sz w:val="18"/>
                <w:szCs w:val="18"/>
              </w:rPr>
              <w:t>Genotype</w:t>
            </w:r>
            <w:r>
              <w:rPr>
                <w:rFonts w:ascii="Arial" w:hAnsi="Arial" w:cs="Arial"/>
                <w:b/>
                <w:sz w:val="18"/>
                <w:szCs w:val="18"/>
              </w:rPr>
              <w:t>/ allele</w:t>
            </w:r>
            <w:r w:rsidRPr="00CB7F67">
              <w:rPr>
                <w:rFonts w:ascii="Arial" w:hAnsi="Arial" w:cs="Arial"/>
                <w:b/>
                <w:sz w:val="18"/>
                <w:szCs w:val="18"/>
              </w:rPr>
              <w:t xml:space="preserve"> abbreviation</w:t>
            </w:r>
          </w:p>
        </w:tc>
        <w:tc>
          <w:tcPr>
            <w:tcW w:w="5130" w:type="dxa"/>
            <w:tcBorders>
              <w:bottom w:val="single" w:sz="4" w:space="0" w:color="auto"/>
            </w:tcBorders>
          </w:tcPr>
          <w:p w:rsidR="00140B25" w:rsidRPr="00CB7F67" w:rsidRDefault="00140B25" w:rsidP="003A6327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CB7F67">
              <w:rPr>
                <w:rFonts w:ascii="Arial" w:hAnsi="Arial" w:cs="Arial"/>
                <w:b/>
                <w:sz w:val="18"/>
                <w:szCs w:val="18"/>
              </w:rPr>
              <w:t>Genotype details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:rsidR="00140B25" w:rsidRPr="008B4A9B" w:rsidRDefault="00140B25" w:rsidP="003A6327">
            <w:pPr>
              <w:rPr>
                <w:rFonts w:ascii="Arial" w:hAnsi="Arial" w:cs="Arial"/>
                <w:b/>
                <w:sz w:val="16"/>
                <w:szCs w:val="16"/>
              </w:rPr>
            </w:pPr>
            <w:r w:rsidRPr="008B4A9B">
              <w:rPr>
                <w:rFonts w:ascii="Arial" w:hAnsi="Arial" w:cs="Arial"/>
                <w:b/>
                <w:sz w:val="16"/>
                <w:szCs w:val="16"/>
              </w:rPr>
              <w:t>Source / Reference</w:t>
            </w:r>
          </w:p>
        </w:tc>
      </w:tr>
      <w:tr w:rsidR="00140B25" w:rsidRPr="0038455E" w:rsidTr="003A6327">
        <w:trPr>
          <w:trHeight w:val="7100"/>
        </w:trPr>
        <w:tc>
          <w:tcPr>
            <w:tcW w:w="2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WT</w:t>
            </w:r>
          </w:p>
          <w:p w:rsidR="00140B25" w:rsidRPr="00F3450D" w:rsidRDefault="00140B25" w:rsidP="003A6327">
            <w:pPr>
              <w:rPr>
                <w:rFonts w:ascii="Arial" w:hAnsi="Arial" w:cs="Arial"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C155-Gal4 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repo-Gal4 </w:t>
            </w:r>
          </w:p>
          <w:p w:rsidR="00140B25" w:rsidRPr="00F3450D" w:rsidRDefault="00140B25" w:rsidP="003A6327">
            <w:pPr>
              <w:rPr>
                <w:rFonts w:ascii="Arial" w:hAnsi="Arial" w:cs="Arial"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1407-Gal4</w:t>
            </w:r>
            <w:r w:rsidRPr="00F3450D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Act-Gal4 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64-Gal4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AyGal4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UAS-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-RNAi 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LexAop2-mCD8-GFP 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LexAop-GFP.nls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LexAop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-FLP 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C155&gt;CD8-GFP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R85G01-Gal4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R56F03-Gal4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UAS-CSAS-RNAi 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dEAAT1-Gal4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Gli-Gal4</w:t>
            </w:r>
          </w:p>
          <w:p w:rsidR="00140B25" w:rsidRPr="00F3450D" w:rsidRDefault="00140B25" w:rsidP="003A6327">
            <w:pPr>
              <w:rPr>
                <w:rFonts w:ascii="Arial" w:hAnsi="Arial" w:cs="Arial"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MZ709-Gal4</w:t>
            </w:r>
            <w:r w:rsidRPr="00F3450D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:rsidR="00140B25" w:rsidRPr="00483FB5" w:rsidRDefault="00140B25" w:rsidP="003A6327">
            <w:pPr>
              <w:rPr>
                <w:rFonts w:ascii="Arial" w:hAnsi="Arial" w:cs="Arial"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Mj85b-Gal4</w:t>
            </w:r>
            <w:r w:rsidRPr="00F3450D">
              <w:rPr>
                <w:rFonts w:ascii="Arial" w:hAnsi="Arial" w:cs="Arial"/>
                <w:sz w:val="16"/>
                <w:szCs w:val="16"/>
              </w:rPr>
              <w:t xml:space="preserve">  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UAS-CSAS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UAS-CSAS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-FLAG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UAS-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proofErr w:type="spellEnd"/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para-GFP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L22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S23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BAC-CSAS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-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LexA</w:t>
            </w:r>
            <w:proofErr w:type="spellEnd"/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-HA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UAS-NANS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6950BF">
              <w:rPr>
                <w:rFonts w:ascii="Arial" w:hAnsi="Arial" w:cs="Arial"/>
                <w:i/>
                <w:iCs/>
                <w:sz w:val="16"/>
                <w:szCs w:val="16"/>
                <w:u w:val="single"/>
              </w:rPr>
              <w:t>_                                              _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 </w:t>
            </w:r>
          </w:p>
          <w:p w:rsidR="00140B25" w:rsidRPr="00332710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u w:val="single"/>
              </w:rPr>
            </w:pPr>
            <w:r w:rsidRPr="00332710">
              <w:rPr>
                <w:rFonts w:ascii="Arial" w:hAnsi="Arial" w:cs="Arial"/>
                <w:i/>
                <w:iCs/>
                <w:sz w:val="16"/>
                <w:szCs w:val="16"/>
                <w:u w:val="single"/>
              </w:rPr>
              <w:t>Genotypes generated in crosses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&gt; mCD8-GFP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CSAS&gt;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GFPnls</w:t>
            </w:r>
            <w:proofErr w:type="spellEnd"/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BAC-CSAS CSAS</w:t>
            </w:r>
            <w:r w:rsidRPr="008A4252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332710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6D5CFB">
              <w:rPr>
                <w:rFonts w:ascii="Arial" w:hAnsi="Arial" w:cs="Arial"/>
                <w:i/>
                <w:sz w:val="16"/>
                <w:szCs w:val="16"/>
              </w:rPr>
              <w:t xml:space="preserve">CSAS&gt;FLP </w:t>
            </w:r>
            <w:r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r w:rsidRPr="006D5CFB">
              <w:rPr>
                <w:rFonts w:ascii="Arial" w:hAnsi="Arial" w:cs="Arial"/>
                <w:i/>
                <w:sz w:val="16"/>
                <w:szCs w:val="16"/>
              </w:rPr>
              <w:t xml:space="preserve">_&gt;CSAS </w:t>
            </w:r>
            <w:proofErr w:type="spellStart"/>
            <w:r w:rsidRPr="006D5CFB">
              <w:rPr>
                <w:rFonts w:ascii="Arial" w:hAnsi="Arial" w:cs="Arial"/>
                <w:i/>
                <w:sz w:val="16"/>
                <w:szCs w:val="16"/>
              </w:rPr>
              <w:t>CSAS</w:t>
            </w:r>
            <w:r w:rsidRPr="006D5CFB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6D5CFB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/Mi</w:t>
            </w:r>
          </w:p>
          <w:p w:rsidR="00140B25" w:rsidRPr="004E2330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4E2330">
              <w:rPr>
                <w:rFonts w:ascii="Arial" w:hAnsi="Arial" w:cs="Arial"/>
                <w:i/>
                <w:iCs/>
                <w:sz w:val="16"/>
                <w:szCs w:val="16"/>
              </w:rPr>
              <w:t>CSAS&gt;_  AyGal4&gt;CSAS</w:t>
            </w:r>
          </w:p>
          <w:p w:rsidR="00140B25" w:rsidRPr="004E2330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4E2330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 </w:t>
            </w:r>
            <w:proofErr w:type="spellStart"/>
            <w:r w:rsidRPr="004E2330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4E2330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4E2330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Mi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4E2330">
              <w:rPr>
                <w:rFonts w:ascii="Arial" w:hAnsi="Arial" w:cs="Arial"/>
                <w:i/>
                <w:iCs/>
                <w:sz w:val="16"/>
                <w:szCs w:val="16"/>
              </w:rPr>
              <w:t>CSAS&gt;FLP AyGal4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&gt;CSAS 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  </w:t>
            </w:r>
            <w:proofErr w:type="spellStart"/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22598F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Mi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Repo&gt;CSAS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Gl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&gt;CSAS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z709&gt;CSAS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49638E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R85G01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&gt;CSAS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49638E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3A6327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R56F03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&gt;CSAS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49638E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dEAAT1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&gt;CSAS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49638E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CSAS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Mj85b&gt;CSAS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1407&gt;CSAS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_&gt;CSAS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C155&gt;_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lastRenderedPageBreak/>
              <w:t>Repo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C155&gt;CSAS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Repo&gt;CSAS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Repo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Gl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Mz709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B61C32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Mj85b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1407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_&gt;CSAS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R85G01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3A6327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R56F03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985ADE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dEAAT1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&gt;_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64&gt;CSAS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3A6327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^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_&gt;CSAS-RNAi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3A6327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^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CSAS-RNAi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3A6327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^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Repo&gt;_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3A6327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^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Repo&gt;CSAS-RNAi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CSAS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-FLAG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_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_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&gt;CSAS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-FLAG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#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_&gt;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-RNAi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#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_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#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Repo&gt;_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#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Repo&gt;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-RNAi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332710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#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-RNAi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3/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3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C155&gt;NANS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_&gt;CSAS+NANS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CSAS+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NANS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/21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332710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</w:t>
            </w:r>
            <w: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+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Act&gt;_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Act&gt; CSAS[5]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Act&gt; CSAS[15]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_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&gt; CSAS[15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5F2DFC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&amp;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WT</w:t>
            </w:r>
          </w:p>
          <w:p w:rsidR="00140B25" w:rsidRPr="00A0214A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5F2DFC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&amp;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/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Repo&gt;CSAS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§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_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§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_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/L22</w:t>
            </w:r>
          </w:p>
          <w:p w:rsidR="00140B25" w:rsidRPr="008A4252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§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155&gt;</w:t>
            </w:r>
            <w:proofErr w:type="spellStart"/>
            <w:r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proofErr w:type="spellEnd"/>
            <w:r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/L22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C69FC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</w:t>
            </w:r>
            <w:r w:rsidRPr="00FC69FC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/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$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WT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$</w:t>
            </w:r>
            <w:r w:rsidRPr="00FC69FC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</w:t>
            </w:r>
            <w:r w:rsidRPr="00FC69FC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/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$</w:t>
            </w:r>
            <w:r w:rsidRPr="00FC69FC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</w:t>
            </w:r>
            <w:r w:rsidRPr="00FC69FC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/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+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</w:p>
        </w:tc>
        <w:tc>
          <w:tcPr>
            <w:tcW w:w="5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40B25" w:rsidRPr="00F3450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lastRenderedPageBreak/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Canton S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m*]=GAL4}repo/TM3, Sb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W.hs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ins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[Mz1407]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Act5CGAL4}17bFO1/TM6B,Tb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W.hs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C164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9F041C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9F041C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9F041C">
              <w:rPr>
                <w:rFonts w:ascii="Arial" w:hAnsi="Arial" w:cs="Arial"/>
                <w:i/>
                <w:sz w:val="16"/>
                <w:szCs w:val="16"/>
              </w:rPr>
              <w:t>; P{w[+</w:t>
            </w:r>
            <w:proofErr w:type="spellStart"/>
            <w:r w:rsidRPr="009F041C">
              <w:rPr>
                <w:rFonts w:ascii="Arial" w:hAnsi="Arial" w:cs="Arial"/>
                <w:i/>
                <w:sz w:val="16"/>
                <w:szCs w:val="16"/>
              </w:rPr>
              <w:t>mC</w:t>
            </w:r>
            <w:proofErr w:type="spellEnd"/>
            <w:r w:rsidRPr="009F041C">
              <w:rPr>
                <w:rFonts w:ascii="Arial" w:hAnsi="Arial" w:cs="Arial"/>
                <w:i/>
                <w:sz w:val="16"/>
                <w:szCs w:val="16"/>
              </w:rPr>
              <w:t>]=AyGAL4}25/</w:t>
            </w:r>
            <w:proofErr w:type="spellStart"/>
            <w:r w:rsidRPr="009F041C">
              <w:rPr>
                <w:rFonts w:ascii="Arial" w:hAnsi="Arial" w:cs="Arial"/>
                <w:i/>
                <w:sz w:val="16"/>
                <w:szCs w:val="16"/>
              </w:rPr>
              <w:t>CyO</w:t>
            </w:r>
            <w:proofErr w:type="spellEnd"/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y[+t7.7] v[+t1.8]=TRiP.HMC02922}attP40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y[+t7.7] 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13XLexAop2-mCD8::GFP}attP2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lexAop-2xhrGFP.nls}2a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y[+t7.7] 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8XLexAop2-FLPL}attP40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w*; </w:t>
            </w:r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P{w[+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mW.hs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]=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}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elav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[C155], P{w[+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]=UAS-mCD8::GFP.L}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w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1118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; P{y[+t7.7] w[+</w:t>
            </w:r>
            <w:proofErr w:type="spellStart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]=GMR85G01-GAL4}attP2</w:t>
            </w:r>
          </w:p>
          <w:p w:rsidR="00140B25" w:rsidRPr="00726BFC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w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1118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; P{y[+t7.7] w[+</w:t>
            </w:r>
            <w:proofErr w:type="spellStart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]=GMR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56F03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-GAL4}attP2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attP,y+,w3'}VIE-260B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D33E64">
              <w:rPr>
                <w:rFonts w:ascii="Arial" w:hAnsi="Arial" w:cs="Arial"/>
                <w:bCs/>
                <w:i/>
                <w:sz w:val="16"/>
                <w:szCs w:val="16"/>
              </w:rPr>
              <w:t>w*; P{w[+</w:t>
            </w:r>
            <w:proofErr w:type="spellStart"/>
            <w:r w:rsidRPr="00D33E64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D33E64">
              <w:rPr>
                <w:rFonts w:ascii="Arial" w:hAnsi="Arial" w:cs="Arial"/>
                <w:bCs/>
                <w:i/>
                <w:sz w:val="16"/>
                <w:szCs w:val="16"/>
              </w:rPr>
              <w:t>]=Eaat1-GAL4.R}2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; Gli-Gal4/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yO</w:t>
            </w:r>
            <w:proofErr w:type="spellEnd"/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MZ709-Gal4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1118 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Mj85b-Gal4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UAS-CSAS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UAS-CSAS</w:t>
            </w:r>
            <w:r>
              <w:rPr>
                <w:rFonts w:ascii="Arial" w:hAnsi="Arial" w:cs="Arial"/>
                <w:i/>
                <w:sz w:val="16"/>
                <w:szCs w:val="16"/>
              </w:rPr>
              <w:t>-FLAG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UAS-</w:t>
            </w:r>
            <w:proofErr w:type="spellStart"/>
            <w:r w:rsidRPr="00F3450D">
              <w:rPr>
                <w:rFonts w:ascii="Arial" w:hAnsi="Arial" w:cs="Arial"/>
                <w:i/>
                <w:sz w:val="16"/>
                <w:szCs w:val="16"/>
              </w:rPr>
              <w:t>DSiaT</w:t>
            </w:r>
            <w:proofErr w:type="spellEnd"/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y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* Mi{PT-GFSTF.0}para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MI08578-GFSTF.0 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L22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DSiaT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S23</w:t>
            </w:r>
          </w:p>
          <w:p w:rsidR="00140B25" w:rsidRPr="008A4252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8A4252">
              <w:rPr>
                <w:rFonts w:ascii="Arial" w:hAnsi="Arial" w:cs="Arial"/>
                <w:i/>
                <w:sz w:val="16"/>
                <w:szCs w:val="16"/>
              </w:rPr>
              <w:t>PBac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{</w:t>
            </w:r>
            <w:r>
              <w:rPr>
                <w:rFonts w:ascii="Arial" w:hAnsi="Arial" w:cs="Arial"/>
                <w:i/>
                <w:sz w:val="16"/>
                <w:szCs w:val="16"/>
              </w:rPr>
              <w:t>CH322-158A02</w:t>
            </w:r>
            <w:r w:rsidRPr="008A4252">
              <w:rPr>
                <w:rFonts w:ascii="Arial" w:hAnsi="Arial" w:cs="Arial"/>
                <w:i/>
                <w:sz w:val="16"/>
                <w:szCs w:val="16"/>
              </w:rPr>
              <w:t>}VK000</w:t>
            </w:r>
            <w:r>
              <w:rPr>
                <w:rFonts w:ascii="Arial" w:hAnsi="Arial" w:cs="Arial"/>
                <w:i/>
                <w:sz w:val="16"/>
                <w:szCs w:val="16"/>
              </w:rPr>
              <w:t>27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8A4252">
              <w:rPr>
                <w:rFonts w:ascii="Arial" w:hAnsi="Arial" w:cs="Arial"/>
                <w:i/>
                <w:sz w:val="16"/>
                <w:szCs w:val="16"/>
              </w:rPr>
              <w:t>PBac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{</w:t>
            </w:r>
            <w:r>
              <w:rPr>
                <w:rFonts w:ascii="Arial" w:hAnsi="Arial" w:cs="Arial"/>
                <w:i/>
                <w:sz w:val="16"/>
                <w:szCs w:val="16"/>
              </w:rPr>
              <w:t>BAC-CSAS-</w:t>
            </w:r>
            <w:proofErr w:type="spellStart"/>
            <w:r>
              <w:rPr>
                <w:rFonts w:ascii="Arial" w:hAnsi="Arial" w:cs="Arial"/>
                <w:i/>
                <w:sz w:val="16"/>
                <w:szCs w:val="16"/>
              </w:rPr>
              <w:t>LexA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}VK000</w:t>
            </w:r>
            <w:r>
              <w:rPr>
                <w:rFonts w:ascii="Arial" w:hAnsi="Arial" w:cs="Arial"/>
                <w:i/>
                <w:sz w:val="16"/>
                <w:szCs w:val="16"/>
              </w:rPr>
              <w:t>27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 BAC-</w:t>
            </w:r>
            <w:proofErr w:type="spellStart"/>
            <w:r w:rsidRPr="00F3450D">
              <w:rPr>
                <w:rFonts w:ascii="Arial" w:hAnsi="Arial" w:cs="Arial"/>
                <w:i/>
                <w:sz w:val="16"/>
                <w:szCs w:val="16"/>
              </w:rPr>
              <w:t>DSiaT</w:t>
            </w:r>
            <w:proofErr w:type="spellEnd"/>
            <w:r w:rsidRPr="00F3450D">
              <w:rPr>
                <w:rFonts w:ascii="Arial" w:hAnsi="Arial" w:cs="Arial"/>
                <w:i/>
                <w:sz w:val="16"/>
                <w:szCs w:val="16"/>
              </w:rPr>
              <w:t>-HA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UAS-NANS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6950BF">
              <w:rPr>
                <w:rFonts w:ascii="Arial" w:hAnsi="Arial" w:cs="Arial"/>
                <w:i/>
                <w:iCs/>
                <w:sz w:val="16"/>
                <w:szCs w:val="16"/>
                <w:u w:val="single"/>
              </w:rPr>
              <w:t xml:space="preserve">_                                   </w:t>
            </w:r>
            <w:r>
              <w:rPr>
                <w:rFonts w:ascii="Arial" w:hAnsi="Arial" w:cs="Arial"/>
                <w:i/>
                <w:iCs/>
                <w:sz w:val="16"/>
                <w:szCs w:val="16"/>
                <w:u w:val="single"/>
              </w:rPr>
              <w:t xml:space="preserve">                                                            </w:t>
            </w:r>
            <w:r w:rsidRPr="006950BF">
              <w:rPr>
                <w:rFonts w:ascii="Arial" w:hAnsi="Arial" w:cs="Arial"/>
                <w:i/>
                <w:iCs/>
                <w:sz w:val="16"/>
                <w:szCs w:val="16"/>
                <w:u w:val="single"/>
              </w:rPr>
              <w:t xml:space="preserve">           _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 BAC-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-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LexA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/+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y[+t7.7] 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13XLexAop2-mCD8::GFP}attP2/+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 BAC-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-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LexA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lexAop-2xhrGFP.nls}2a /+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</w:p>
          <w:p w:rsidR="00140B25" w:rsidRPr="006D5CFB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 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</w:t>
            </w:r>
            <w:r w:rsidRPr="008A4252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1</w:t>
            </w:r>
            <w:r w:rsidRPr="006D5CFB">
              <w:rPr>
                <w:rFonts w:ascii="Arial" w:hAnsi="Arial" w:cs="Arial"/>
                <w:i/>
                <w:iCs/>
                <w:sz w:val="16"/>
                <w:szCs w:val="16"/>
              </w:rPr>
              <w:t>/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</w:t>
            </w:r>
            <w:r w:rsidRPr="008A4252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1</w:t>
            </w:r>
            <w:r w:rsidRPr="008A425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proofErr w:type="spellStart"/>
            <w:r w:rsidRPr="008A4252">
              <w:rPr>
                <w:rFonts w:ascii="Arial" w:hAnsi="Arial" w:cs="Arial"/>
                <w:i/>
                <w:sz w:val="16"/>
                <w:szCs w:val="16"/>
              </w:rPr>
              <w:t>PBac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{</w:t>
            </w:r>
            <w:r>
              <w:rPr>
                <w:rFonts w:ascii="Arial" w:hAnsi="Arial" w:cs="Arial"/>
                <w:i/>
                <w:sz w:val="16"/>
                <w:szCs w:val="16"/>
              </w:rPr>
              <w:t>CH322-158A02</w:t>
            </w:r>
            <w:r w:rsidRPr="008A4252">
              <w:rPr>
                <w:rFonts w:ascii="Arial" w:hAnsi="Arial" w:cs="Arial"/>
                <w:i/>
                <w:sz w:val="16"/>
                <w:szCs w:val="16"/>
              </w:rPr>
              <w:t>}VK000</w:t>
            </w:r>
            <w:r>
              <w:rPr>
                <w:rFonts w:ascii="Arial" w:hAnsi="Arial" w:cs="Arial"/>
                <w:i/>
                <w:sz w:val="16"/>
                <w:szCs w:val="16"/>
              </w:rPr>
              <w:t>27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  <w:vertAlign w:val="superscript"/>
              </w:rPr>
            </w:pPr>
            <w:r w:rsidRPr="006D5CFB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D178E6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>
              <w:rPr>
                <w:rFonts w:ascii="Arial" w:hAnsi="Arial" w:cs="Arial"/>
                <w:i/>
                <w:sz w:val="16"/>
                <w:szCs w:val="16"/>
              </w:rPr>
              <w:t>; + /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y[+t7.7] 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8XLexAop2-FLPL}attP40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r w:rsidRPr="006D5CFB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; </w:t>
            </w:r>
            <w:proofErr w:type="spellStart"/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proofErr w:type="spellStart"/>
            <w:r w:rsidRPr="008A4252">
              <w:rPr>
                <w:rFonts w:ascii="Arial" w:hAnsi="Arial" w:cs="Arial"/>
                <w:i/>
                <w:sz w:val="16"/>
                <w:szCs w:val="16"/>
              </w:rPr>
              <w:t>PBac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{</w:t>
            </w:r>
            <w:r>
              <w:rPr>
                <w:rFonts w:ascii="Arial" w:hAnsi="Arial" w:cs="Arial"/>
                <w:i/>
                <w:sz w:val="16"/>
                <w:szCs w:val="16"/>
              </w:rPr>
              <w:t>BAC-CSAS-</w:t>
            </w:r>
            <w:proofErr w:type="spellStart"/>
            <w:r>
              <w:rPr>
                <w:rFonts w:ascii="Arial" w:hAnsi="Arial" w:cs="Arial"/>
                <w:i/>
                <w:sz w:val="16"/>
                <w:szCs w:val="16"/>
              </w:rPr>
              <w:t>LexA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}VK000</w:t>
            </w:r>
            <w:r>
              <w:rPr>
                <w:rFonts w:ascii="Arial" w:hAnsi="Arial" w:cs="Arial"/>
                <w:i/>
                <w:sz w:val="16"/>
                <w:szCs w:val="16"/>
              </w:rPr>
              <w:t xml:space="preserve">27 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/ UAS-CSAS </w:t>
            </w:r>
            <w:proofErr w:type="spellStart"/>
            <w:r w:rsidRPr="0022598F">
              <w:rPr>
                <w:rFonts w:ascii="Arial" w:hAnsi="Arial" w:cs="Arial"/>
                <w:i/>
                <w:sz w:val="16"/>
                <w:szCs w:val="16"/>
              </w:rPr>
              <w:t>CSAS</w:t>
            </w:r>
            <w:r w:rsidRPr="0022598F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Mi</w:t>
            </w:r>
            <w:proofErr w:type="spellEnd"/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22598F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D178E6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22598F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9F041C">
              <w:rPr>
                <w:rFonts w:ascii="Arial" w:hAnsi="Arial" w:cs="Arial"/>
                <w:i/>
                <w:sz w:val="16"/>
                <w:szCs w:val="16"/>
              </w:rPr>
              <w:t>P{w[+</w:t>
            </w:r>
            <w:proofErr w:type="spellStart"/>
            <w:r w:rsidRPr="009F041C">
              <w:rPr>
                <w:rFonts w:ascii="Arial" w:hAnsi="Arial" w:cs="Arial"/>
                <w:i/>
                <w:sz w:val="16"/>
                <w:szCs w:val="16"/>
              </w:rPr>
              <w:t>mC</w:t>
            </w:r>
            <w:proofErr w:type="spellEnd"/>
            <w:r w:rsidRPr="009F041C">
              <w:rPr>
                <w:rFonts w:ascii="Arial" w:hAnsi="Arial" w:cs="Arial"/>
                <w:i/>
                <w:sz w:val="16"/>
                <w:szCs w:val="16"/>
              </w:rPr>
              <w:t>]=AyGAL4}25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/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+ 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;  </w:t>
            </w:r>
            <w:proofErr w:type="spellStart"/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proofErr w:type="spellStart"/>
            <w:r w:rsidRPr="008A4252">
              <w:rPr>
                <w:rFonts w:ascii="Arial" w:hAnsi="Arial" w:cs="Arial"/>
                <w:i/>
                <w:sz w:val="16"/>
                <w:szCs w:val="16"/>
              </w:rPr>
              <w:t>PBac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{</w:t>
            </w:r>
            <w:r>
              <w:rPr>
                <w:rFonts w:ascii="Arial" w:hAnsi="Arial" w:cs="Arial"/>
                <w:i/>
                <w:sz w:val="16"/>
                <w:szCs w:val="16"/>
              </w:rPr>
              <w:t>BAC-CSAS-</w:t>
            </w:r>
            <w:proofErr w:type="spellStart"/>
            <w:r>
              <w:rPr>
                <w:rFonts w:ascii="Arial" w:hAnsi="Arial" w:cs="Arial"/>
                <w:i/>
                <w:sz w:val="16"/>
                <w:szCs w:val="16"/>
              </w:rPr>
              <w:t>LexA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}VK000</w:t>
            </w:r>
            <w:r>
              <w:rPr>
                <w:rFonts w:ascii="Arial" w:hAnsi="Arial" w:cs="Arial"/>
                <w:i/>
                <w:sz w:val="16"/>
                <w:szCs w:val="16"/>
              </w:rPr>
              <w:t xml:space="preserve">27 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/ UAS-CSAS </w:t>
            </w:r>
            <w:proofErr w:type="spellStart"/>
            <w:r w:rsidRPr="0022598F">
              <w:rPr>
                <w:rFonts w:ascii="Arial" w:hAnsi="Arial" w:cs="Arial"/>
                <w:i/>
                <w:sz w:val="16"/>
                <w:szCs w:val="16"/>
              </w:rPr>
              <w:t>CSAS</w:t>
            </w:r>
            <w:r w:rsidRPr="0022598F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Mi</w:t>
            </w:r>
            <w:proofErr w:type="spellEnd"/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22598F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D178E6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22598F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9F041C">
              <w:rPr>
                <w:rFonts w:ascii="Arial" w:hAnsi="Arial" w:cs="Arial"/>
                <w:i/>
                <w:sz w:val="16"/>
                <w:szCs w:val="16"/>
              </w:rPr>
              <w:t>P{w[+</w:t>
            </w:r>
            <w:proofErr w:type="spellStart"/>
            <w:r w:rsidRPr="009F041C">
              <w:rPr>
                <w:rFonts w:ascii="Arial" w:hAnsi="Arial" w:cs="Arial"/>
                <w:i/>
                <w:sz w:val="16"/>
                <w:szCs w:val="16"/>
              </w:rPr>
              <w:t>mC</w:t>
            </w:r>
            <w:proofErr w:type="spellEnd"/>
            <w:r w:rsidRPr="009F041C">
              <w:rPr>
                <w:rFonts w:ascii="Arial" w:hAnsi="Arial" w:cs="Arial"/>
                <w:i/>
                <w:sz w:val="16"/>
                <w:szCs w:val="16"/>
              </w:rPr>
              <w:t>]=AyGAL4}25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 /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y[+t7.7] 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8XLexAop2-FLP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L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attP40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;  </w:t>
            </w:r>
            <w:proofErr w:type="spellStart"/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proofErr w:type="spellStart"/>
            <w:r w:rsidRPr="008A4252">
              <w:rPr>
                <w:rFonts w:ascii="Arial" w:hAnsi="Arial" w:cs="Arial"/>
                <w:i/>
                <w:sz w:val="16"/>
                <w:szCs w:val="16"/>
              </w:rPr>
              <w:t>PBac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{</w:t>
            </w:r>
            <w:r>
              <w:rPr>
                <w:rFonts w:ascii="Arial" w:hAnsi="Arial" w:cs="Arial"/>
                <w:i/>
                <w:sz w:val="16"/>
                <w:szCs w:val="16"/>
              </w:rPr>
              <w:t>BAC-CSAS-</w:t>
            </w:r>
            <w:proofErr w:type="spellStart"/>
            <w:r>
              <w:rPr>
                <w:rFonts w:ascii="Arial" w:hAnsi="Arial" w:cs="Arial"/>
                <w:i/>
                <w:sz w:val="16"/>
                <w:szCs w:val="16"/>
              </w:rPr>
              <w:t>LexA</w:t>
            </w:r>
            <w:proofErr w:type="spellEnd"/>
            <w:r w:rsidRPr="008A4252">
              <w:rPr>
                <w:rFonts w:ascii="Arial" w:hAnsi="Arial" w:cs="Arial"/>
                <w:i/>
                <w:sz w:val="16"/>
                <w:szCs w:val="16"/>
              </w:rPr>
              <w:t>}VK000</w:t>
            </w:r>
            <w:r>
              <w:rPr>
                <w:rFonts w:ascii="Arial" w:hAnsi="Arial" w:cs="Arial"/>
                <w:i/>
                <w:sz w:val="16"/>
                <w:szCs w:val="16"/>
              </w:rPr>
              <w:t xml:space="preserve">27 </w:t>
            </w:r>
            <w:r w:rsidRPr="0022598F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/ UAS-CSAS </w:t>
            </w:r>
            <w:proofErr w:type="spellStart"/>
            <w:r w:rsidRPr="0022598F">
              <w:rPr>
                <w:rFonts w:ascii="Arial" w:hAnsi="Arial" w:cs="Arial"/>
                <w:i/>
                <w:sz w:val="16"/>
                <w:szCs w:val="16"/>
              </w:rPr>
              <w:t>CSAS</w:t>
            </w:r>
            <w:r w:rsidRPr="0022598F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Mi</w:t>
            </w:r>
            <w:proofErr w:type="spellEnd"/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proofErr w:type="spellStart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w[+m*]=GAL4}repo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li-Gal4/+;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Mz709-Gal4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P{y[+t7.7] w[+</w:t>
            </w:r>
            <w:proofErr w:type="spellStart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]=GMR85G01-GAL4}attP2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P{y[+t7.7] w[+</w:t>
            </w:r>
            <w:proofErr w:type="spellStart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]=GMR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56R03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-GAL4}attP2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D33E64">
              <w:rPr>
                <w:rFonts w:ascii="Arial" w:hAnsi="Arial" w:cs="Arial"/>
                <w:bCs/>
                <w:i/>
                <w:sz w:val="16"/>
                <w:szCs w:val="16"/>
              </w:rPr>
              <w:t>P{w[+</w:t>
            </w:r>
            <w:proofErr w:type="spellStart"/>
            <w:r w:rsidRPr="00D33E64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D33E64">
              <w:rPr>
                <w:rFonts w:ascii="Arial" w:hAnsi="Arial" w:cs="Arial"/>
                <w:bCs/>
                <w:i/>
                <w:sz w:val="16"/>
                <w:szCs w:val="16"/>
              </w:rPr>
              <w:t>]=Eaat1-GAL4.R}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/+;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332710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Mj85b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W.hs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ins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[Mz1407]/+;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/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lastRenderedPageBreak/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P{w[+m*]=GAL4}repo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P{w[+m*]=GAL4}repo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w[+m*]=GAL4}repo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li-Gal4/+;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z709-Gal4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B61C32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Mj85b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W.hs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ins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[Mz1407]/+;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P{y[+t7.7] w[+</w:t>
            </w:r>
            <w:proofErr w:type="spellStart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]=GMR85G01-GAL4}attP2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3A6327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P{y[+t7.7] w[+</w:t>
            </w:r>
            <w:proofErr w:type="spellStart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]=GMR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56F03</w:t>
            </w:r>
            <w:r w:rsidRPr="006950BF">
              <w:rPr>
                <w:rFonts w:ascii="Arial" w:hAnsi="Arial" w:cs="Arial"/>
                <w:bCs/>
                <w:i/>
                <w:sz w:val="16"/>
                <w:szCs w:val="16"/>
              </w:rPr>
              <w:t>-GAL4}attP2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2A6108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D33E64">
              <w:rPr>
                <w:rFonts w:ascii="Arial" w:hAnsi="Arial" w:cs="Arial"/>
                <w:bCs/>
                <w:i/>
                <w:sz w:val="16"/>
                <w:szCs w:val="16"/>
              </w:rPr>
              <w:t>P{w[+</w:t>
            </w:r>
            <w:proofErr w:type="spellStart"/>
            <w:r w:rsidRPr="00D33E64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D33E64">
              <w:rPr>
                <w:rFonts w:ascii="Arial" w:hAnsi="Arial" w:cs="Arial"/>
                <w:bCs/>
                <w:i/>
                <w:sz w:val="16"/>
                <w:szCs w:val="16"/>
              </w:rPr>
              <w:t>]=Eaat1-GAL4.R}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/+;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W.hs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C164/+;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CSA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UAS-dcr2/+; P{attP,y+,w3'}VIE-260B / +;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+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1118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UAS-dcr2; P{attP,y+,w3'}VIE-260B /+;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+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1118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UAS-dcr2 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m*]=GAL4}repo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+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1118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UAS-dcr2 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attP,y+,w3'}VIE-260B / +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; 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w[+m*]=GAL4}repo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+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r>
              <w:rPr>
                <w:rFonts w:ascii="Arial" w:hAnsi="Arial" w:cs="Arial"/>
                <w:i/>
                <w:sz w:val="16"/>
                <w:szCs w:val="16"/>
              </w:rPr>
              <w:t>UAS-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-FLAG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/ 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+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</w:p>
          <w:p w:rsidR="00140B25" w:rsidRPr="00A30521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>
              <w:rPr>
                <w:rFonts w:ascii="Arial" w:hAnsi="Arial" w:cs="Arial"/>
                <w:i/>
                <w:sz w:val="16"/>
                <w:szCs w:val="16"/>
              </w:rPr>
              <w:t>UAS-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-FLAG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/ 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+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y[+t7.7] v[+t1.8]=TRiP.HMC02922}attP40 / +; 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3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+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3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+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1118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3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+; P{w[+m*]=GAL4}repo / +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y[+t7.7] v[+t1.8]=TRiP.HMC02922}attP40 / 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3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m*]=GAL4}repo / +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 xml:space="preserve">C155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</w:p>
          <w:p w:rsidR="00140B25" w:rsidRPr="00BB165D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y[+t7.7] v[+t1.8]=TRiP.HMC02922}attP40 / 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3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3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DSiaT</w:t>
            </w:r>
            <w:r w:rsidRPr="00AB1523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3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NAN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UAS-CSAS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/ 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UAS-NAN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CSAS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8A4252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; </w:t>
            </w:r>
            <w:r>
              <w:rPr>
                <w:rFonts w:ascii="Arial" w:hAnsi="Arial" w:cs="Arial"/>
                <w:i/>
                <w:sz w:val="16"/>
                <w:szCs w:val="16"/>
              </w:rPr>
              <w:t xml:space="preserve">UAS-CSAS 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Mi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UAS-NANS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;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>CSAS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/ </w:t>
            </w:r>
            <w:r>
              <w:rPr>
                <w:rFonts w:ascii="Arial" w:hAnsi="Arial" w:cs="Arial"/>
                <w:i/>
                <w:iCs/>
                <w:sz w:val="16"/>
                <w:szCs w:val="16"/>
              </w:rPr>
              <w:t>+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Act5CGAL4}17bFO1 / +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UAS-CSAS[5] / +; 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Act5CGAL4}17bFO1 / +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P{w[+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]=Act5CGAL4}17bFO1 / UAS-CSAS[15]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; UAS-CSAS[15]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/ +</w:t>
            </w:r>
          </w:p>
          <w:p w:rsidR="00140B25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P{w[+m*]=GAL4}repo / 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+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w[+m*]=GAL4}repo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CSAS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21</w:t>
            </w:r>
          </w:p>
          <w:p w:rsidR="00140B25" w:rsidRPr="00F3450D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w[+m*]=GAL4}repo / UAS-CSAS</w:t>
            </w:r>
          </w:p>
          <w:p w:rsidR="00140B25" w:rsidRPr="00AB1523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y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* Mi{PT-GFSTF.0}para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MI08578-GFSTF.0 </w:t>
            </w:r>
            <w:r>
              <w:rPr>
                <w:rFonts w:ascii="Arial" w:hAnsi="Arial" w:cs="Arial"/>
                <w:i/>
                <w:sz w:val="16"/>
                <w:szCs w:val="16"/>
              </w:rPr>
              <w:t xml:space="preserve">/ 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</w:p>
          <w:p w:rsidR="00140B25" w:rsidRPr="00AB1523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y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* Mi{PT-GFSTF.0}para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MI08578-GFSTF.0 </w:t>
            </w:r>
            <w:r>
              <w:rPr>
                <w:rFonts w:ascii="Arial" w:hAnsi="Arial" w:cs="Arial"/>
                <w:i/>
                <w:sz w:val="16"/>
                <w:szCs w:val="16"/>
              </w:rPr>
              <w:t xml:space="preserve">/ 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y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w* Mi{PT-GFSTF.0}para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MI08578-GFSTF.0 </w:t>
            </w:r>
            <w:r>
              <w:rPr>
                <w:rFonts w:ascii="Arial" w:hAnsi="Arial" w:cs="Arial"/>
                <w:i/>
                <w:sz w:val="16"/>
                <w:szCs w:val="16"/>
              </w:rPr>
              <w:t xml:space="preserve">/ 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 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P{</w:t>
            </w:r>
            <w:proofErr w:type="spellStart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}elav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C155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; </w:t>
            </w:r>
          </w:p>
          <w:p w:rsidR="00140B25" w:rsidRPr="00AB1523" w:rsidRDefault="00140B25" w:rsidP="003A6327">
            <w:pPr>
              <w:rPr>
                <w:rFonts w:ascii="Arial" w:hAnsi="Arial" w:cs="Arial"/>
                <w:i/>
                <w:sz w:val="16"/>
                <w:szCs w:val="16"/>
              </w:rPr>
            </w:pP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; UAS-</w:t>
            </w:r>
            <w:proofErr w:type="spellStart"/>
            <w:r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proofErr w:type="spellEnd"/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/ + </w:t>
            </w:r>
          </w:p>
          <w:p w:rsidR="00140B25" w:rsidRPr="00FC69FC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</w:pPr>
            <w:r w:rsidRPr="00F3450D">
              <w:rPr>
                <w:rFonts w:ascii="Arial" w:hAnsi="Arial" w:cs="Arial"/>
                <w:i/>
                <w:sz w:val="16"/>
                <w:szCs w:val="16"/>
              </w:rPr>
              <w:t>w</w:t>
            </w:r>
            <w:r w:rsidRPr="00F3450D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1118</w:t>
            </w:r>
            <w:r w:rsidRPr="00F3450D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</w:t>
            </w:r>
          </w:p>
          <w:p w:rsidR="00140B25" w:rsidRPr="00726BFC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w* </w:t>
            </w:r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P{w[+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mW.hs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]=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}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elav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[C155], P{w[+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]=UAS-mCD8::GFP.L}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/ + </w:t>
            </w:r>
          </w:p>
          <w:p w:rsidR="00140B25" w:rsidRPr="00726BFC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w* </w:t>
            </w:r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P{w[+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mW.hs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]=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}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elav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[C155], P{w[+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]=UAS-mCD8::GFP.L}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/ + 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/ 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</w:t>
            </w:r>
          </w:p>
          <w:p w:rsidR="00140B25" w:rsidRPr="004F6862" w:rsidRDefault="00140B25" w:rsidP="003A632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w* </w:t>
            </w:r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P{w[+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mW.hs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]=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GawB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}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elav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[C155], P{w[+</w:t>
            </w:r>
            <w:proofErr w:type="spellStart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mC</w:t>
            </w:r>
            <w:proofErr w:type="spellEnd"/>
            <w:r w:rsidRPr="00726BFC">
              <w:rPr>
                <w:rFonts w:ascii="Arial" w:hAnsi="Arial" w:cs="Arial"/>
                <w:bCs/>
                <w:i/>
                <w:sz w:val="16"/>
                <w:szCs w:val="16"/>
              </w:rPr>
              <w:t>]=UAS-mCD8::GFP.L}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/ + ; 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>DSiaT</w:t>
            </w:r>
            <w:r>
              <w:rPr>
                <w:rFonts w:ascii="Arial" w:hAnsi="Arial" w:cs="Arial"/>
                <w:bCs/>
                <w:i/>
                <w:sz w:val="16"/>
                <w:szCs w:val="16"/>
                <w:vertAlign w:val="superscript"/>
              </w:rPr>
              <w:t>L22</w:t>
            </w:r>
            <w:r w:rsidRPr="00F3450D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/ </w:t>
            </w:r>
            <w:r>
              <w:rPr>
                <w:rFonts w:ascii="Arial" w:hAnsi="Arial" w:cs="Arial"/>
                <w:bCs/>
                <w:i/>
                <w:sz w:val="16"/>
                <w:szCs w:val="16"/>
              </w:rPr>
              <w:t>+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40B25" w:rsidRPr="00483FB5" w:rsidRDefault="00140B25" w:rsidP="003A6327">
            <w:pPr>
              <w:ind w:right="-110"/>
              <w:rPr>
                <w:rFonts w:ascii="Arial" w:hAnsi="Arial" w:cs="Arial"/>
                <w:bCs/>
                <w:sz w:val="16"/>
                <w:szCs w:val="16"/>
              </w:rPr>
            </w:pPr>
            <w:r w:rsidRPr="00483FB5">
              <w:rPr>
                <w:rFonts w:ascii="Arial" w:hAnsi="Arial" w:cs="Arial"/>
                <w:bCs/>
                <w:sz w:val="16"/>
                <w:szCs w:val="16"/>
              </w:rPr>
              <w:lastRenderedPageBreak/>
              <w:fldChar w:fldCharType="begin"/>
            </w:r>
            <w:r w:rsidRPr="00483FB5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Dubnau&lt;/Author&gt;&lt;Year&gt;2001&lt;/Year&gt;&lt;RecNum&gt;2405&lt;/RecNum&gt;&lt;DisplayText&gt;(Dubnau et al., 2001)&lt;/DisplayText&gt;&lt;record&gt;&lt;rec-number&gt;2405&lt;/rec-number&gt;&lt;foreign-keys&gt;&lt;key app="EN" db-id="ze55xsee7ra02qefaesvxe5osfst50fvpzzz" timestamp="0"&gt;2405&lt;/key&gt;&lt;/foreign-keys&gt;&lt;ref-type name="Journal Article"&gt;17&lt;/ref-type&gt;&lt;contributors&gt;&lt;authors&gt;&lt;author&gt;Dubnau, J.&lt;/author&gt;&lt;author&gt;Grady, L.&lt;/author&gt;&lt;author&gt;Kitamoto, T.&lt;/author&gt;&lt;author&gt;Tully, T.&lt;/author&gt;&lt;/authors&gt;&lt;/contributors&gt;&lt;auth-address&gt;Cold Spring Harbor Laboratory, 1 Bungtown Road, Cold Spring Harbor, New York 11724, USA. dubnau@cshl.org&lt;/auth-address&gt;&lt;titles&gt;&lt;title&gt;Disruption of neurotransmission in Drosophila mushroom body blocks retrieval but not acquisition of memory&lt;/title&gt;&lt;secondary-title&gt;Nature&lt;/secondary-title&gt;&lt;/titles&gt;&lt;pages&gt;476-80&lt;/pages&gt;&lt;volume&gt;411&lt;/volume&gt;&lt;number&gt;6836&lt;/number&gt;&lt;edition&gt;2001/05/25&lt;/edition&gt;&lt;dates&gt;&lt;year&gt;2001&lt;/year&gt;&lt;pub-dates&gt;&lt;date&gt;May 24&lt;/date&gt;&lt;/pub-dates&gt;&lt;/dates&gt;&lt;isbn&gt;0028-0836 (Print)&lt;/isbn&gt;&lt;accession-num&gt;11373680&lt;/accession-num&gt;&lt;urls&gt;&lt;related-urls&gt;&lt;url&gt;http://www.ncbi.nlm.nih.gov/entrez/query.fcgi?cmd=Retrieve&amp;amp;db=PubMed&amp;amp;dopt=Citation&amp;amp;list_uids=11373680&lt;/url&gt;&lt;/related-urls&gt;&lt;/urls&gt;&lt;electronic-resource-num&gt;10.1038/35078077&lt;/electronic-resource-num&gt;&lt;language&gt;eng&lt;/language&gt;&lt;/record&gt;&lt;/Cite&gt;&lt;/EndNote&gt;</w:instrText>
            </w:r>
            <w:r w:rsidRPr="00483FB5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483FB5">
              <w:rPr>
                <w:rFonts w:ascii="Arial" w:hAnsi="Arial" w:cs="Arial"/>
                <w:bCs/>
                <w:noProof/>
                <w:sz w:val="16"/>
                <w:szCs w:val="16"/>
              </w:rPr>
              <w:t>(Dubnau et al., 2001)</w:t>
            </w:r>
            <w:r w:rsidRPr="00483FB5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458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7415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8751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3954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33807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395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44528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3220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29954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55820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BDSC 5146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>
              <w:rPr>
                <w:rFonts w:ascii="Arial" w:hAnsi="Arial" w:cs="Arial"/>
                <w:bCs/>
                <w:sz w:val="16"/>
                <w:szCs w:val="16"/>
              </w:rPr>
              <w:t xml:space="preserve">BDSC </w:t>
            </w:r>
            <w:r w:rsidRPr="006950BF">
              <w:rPr>
                <w:rFonts w:ascii="Arial" w:hAnsi="Arial" w:cs="Arial"/>
                <w:bCs/>
                <w:sz w:val="16"/>
                <w:szCs w:val="16"/>
              </w:rPr>
              <w:t>40436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>
              <w:rPr>
                <w:rFonts w:ascii="Arial" w:hAnsi="Arial" w:cs="Arial"/>
                <w:bCs/>
                <w:sz w:val="16"/>
                <w:szCs w:val="16"/>
              </w:rPr>
              <w:t>BDSC 39157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VDRC 101396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>
              <w:rPr>
                <w:rFonts w:ascii="Arial" w:hAnsi="Arial" w:cs="Arial"/>
                <w:bCs/>
                <w:sz w:val="16"/>
                <w:szCs w:val="16"/>
              </w:rPr>
              <w:t>BDSC 8849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begin">
                <w:fldData xml:space="preserve">PEVuZE5vdGU+PENpdGU+PEF1dGhvcj5BdWxkPC9BdXRob3I+PFllYXI+MTk5NTwvWWVhcj48UmVj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</w:fldData>
              </w:fldChar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</w:instrTex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begin">
                <w:fldData xml:space="preserve">PEVuZE5vdGU+PENpdGU+PEF1dGhvcj5BdWxkPC9BdXRob3I+PFllYXI+MTk5NTwvWWVhcj48UmVj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</w:fldData>
              </w:fldChar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.DATA </w:instrTex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8B4A9B">
              <w:rPr>
                <w:rFonts w:ascii="Arial" w:hAnsi="Arial" w:cs="Arial"/>
                <w:bCs/>
                <w:noProof/>
                <w:sz w:val="16"/>
                <w:szCs w:val="16"/>
              </w:rPr>
              <w:t>(Auld et al., 1995; Ito et al., 1995)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  <w:p w:rsidR="00140B25" w:rsidRPr="008B4A9B" w:rsidRDefault="00140B25" w:rsidP="003A6327">
            <w:pPr>
              <w:ind w:right="-110"/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begin"/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Dubnau&lt;/Author&gt;&lt;Year&gt;2001&lt;/Year&gt;&lt;RecNum&gt;2405&lt;/RecNum&gt;&lt;DisplayText&gt;(Dubnau et al., 2001)&lt;/DisplayText&gt;&lt;record&gt;&lt;rec-number&gt;2405&lt;/rec-number&gt;&lt;foreign-keys&gt;&lt;key app="EN" db-id="ze55xsee7ra02qefaesvxe5osfst50fvpzzz" timestamp="0"&gt;2405&lt;/key&gt;&lt;/foreign-keys&gt;&lt;ref-type name="Journal Article"&gt;17&lt;/ref-type&gt;&lt;contributors&gt;&lt;authors&gt;&lt;author&gt;Dubnau, J.&lt;/author&gt;&lt;author&gt;Grady, L.&lt;/author&gt;&lt;author&gt;Kitamoto, T.&lt;/author&gt;&lt;author&gt;Tully, T.&lt;/author&gt;&lt;/authors&gt;&lt;/contributors&gt;&lt;auth-address&gt;Cold Spring Harbor Laboratory, 1 Bungtown Road, Cold Spring Harbor, New York 11724, USA. dubnau@cshl.org&lt;/auth-address&gt;&lt;titles&gt;&lt;title&gt;Disruption of neurotransmission in Drosophila mushroom body blocks retrieval but not acquisition of memory&lt;/title&gt;&lt;secondary-title&gt;Nature&lt;/secondary-title&gt;&lt;/titles&gt;&lt;pages&gt;476-80&lt;/pages&gt;&lt;volume&gt;411&lt;/volume&gt;&lt;number&gt;6836&lt;/number&gt;&lt;edition&gt;2001/05/25&lt;/edition&gt;&lt;dates&gt;&lt;year&gt;2001&lt;/year&gt;&lt;pub-dates&gt;&lt;date&gt;May 24&lt;/date&gt;&lt;/pub-dates&gt;&lt;/dates&gt;&lt;isbn&gt;0028-0836 (Print)&lt;/isbn&gt;&lt;accession-num&gt;11373680&lt;/accession-num&gt;&lt;urls&gt;&lt;related-urls&gt;&lt;url&gt;http://www.ncbi.nlm.nih.gov/entrez/query.fcgi?cmd=Retrieve&amp;amp;db=PubMed&amp;amp;dopt=Citation&amp;amp;list_uids=11373680&lt;/url&gt;&lt;/related-urls&gt;&lt;/urls&gt;&lt;electronic-resource-num&gt;10.1038/35078077&lt;/electronic-resource-num&gt;&lt;language&gt;eng&lt;/language&gt;&lt;/record&gt;&lt;/Cite&gt;&lt;/EndNote&gt;</w:instrTex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8B4A9B">
              <w:rPr>
                <w:rFonts w:ascii="Arial" w:hAnsi="Arial" w:cs="Arial"/>
                <w:bCs/>
                <w:noProof/>
                <w:sz w:val="16"/>
                <w:szCs w:val="16"/>
              </w:rPr>
              <w:t>(Dubnau et al., 2001)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begin"/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Islam&lt;/Author&gt;&lt;Year&gt;2013&lt;/Year&gt;&lt;RecNum&gt;2984&lt;/RecNum&gt;&lt;DisplayText&gt;(Islam et al., 2013)&lt;/DisplayText&gt;&lt;record&gt;&lt;rec-number&gt;2984&lt;/rec-number&gt;&lt;foreign-keys&gt;&lt;key app="EN" db-id="ze55xsee7ra02qefaesvxe5osfst50fvpzzz" timestamp="1378711418"&gt;2984&lt;/key&gt;&lt;/foreign-keys&gt;&lt;ref-type name="Journal Article"&gt;17&lt;/ref-type&gt;&lt;contributors&gt;&lt;authors&gt;&lt;author&gt;Islam, R.&lt;/author&gt;&lt;author&gt;Nakamura, M.&lt;/author&gt;&lt;author&gt;Scott, H.&lt;/author&gt;&lt;author&gt;Repnikova, E.&lt;/author&gt;&lt;author&gt;Carnahan, M.&lt;/author&gt;&lt;author&gt;Pandey, D.&lt;/author&gt;&lt;author&gt;Caster, C.&lt;/author&gt;&lt;author&gt;Khan, S.&lt;/author&gt;&lt;author&gt;Zimmermann, T.&lt;/author&gt;&lt;author&gt;Zoran, M. J.&lt;/author&gt;&lt;author&gt;Panin, V. M.&lt;/author&gt;&lt;/authors&gt;&lt;/contributors&gt;&lt;auth-address&gt;Department of Biochemistry and Biophysics and Department of Biology, Texas A&amp;amp;M University, College Station, Texas 77843.&lt;/auth-address&gt;&lt;titles&gt;&lt;title&gt;The role of Drosophila cytidine monophosphate-sialic Acid synthetase in the nervous system&lt;/title&gt;&lt;secondary-title&gt;J Neurosci&lt;/secondary-title&gt;&lt;alt-title&gt;The Journal of neuroscience : the official journal of the Society for Neuroscience&lt;/alt-title&gt;&lt;/titles&gt;&lt;pages&gt;12306-15&lt;/pages&gt;&lt;volume&gt;33&lt;/volume&gt;&lt;number&gt;30&lt;/number&gt;&lt;edition&gt;2013/07/26&lt;/edition&gt;&lt;dates&gt;&lt;year&gt;2013&lt;/year&gt;&lt;pub-dates&gt;&lt;date&gt;Jul 24&lt;/date&gt;&lt;/pub-dates&gt;&lt;/dates&gt;&lt;isbn&gt;1529-2401 (Electronic)&amp;#xD;0270-6474 (Linking)&lt;/isbn&gt;&lt;accession-num&gt;23884937&lt;/accession-num&gt;&lt;urls&gt;&lt;related-urls&gt;&lt;url&gt;http://www.ncbi.nlm.nih.gov/pubmed/23884937&lt;/url&gt;&lt;/related-urls&gt;&lt;/urls&gt;&lt;custom2&gt;3721841&lt;/custom2&gt;&lt;electronic-resource-num&gt;10.1523/JNEUROSCI.5220-12.2013&lt;/electronic-resource-num&gt;&lt;language&gt;eng&lt;/language&gt;&lt;/record&gt;&lt;/Cite&gt;&lt;/EndNote&gt;</w:instrTex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8B4A9B">
              <w:rPr>
                <w:rFonts w:ascii="Arial" w:hAnsi="Arial" w:cs="Arial"/>
                <w:bCs/>
                <w:noProof/>
                <w:sz w:val="16"/>
                <w:szCs w:val="16"/>
              </w:rPr>
              <w:t>(Islam et al., 2013)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begin"/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Islam&lt;/Author&gt;&lt;Year&gt;2013&lt;/Year&gt;&lt;RecNum&gt;2984&lt;/RecNum&gt;&lt;DisplayText&gt;(Islam et al., 2013)&lt;/DisplayText&gt;&lt;record&gt;&lt;rec-number&gt;2984&lt;/rec-number&gt;&lt;foreign-keys&gt;&lt;key app="EN" db-id="ze55xsee7ra02qefaesvxe5osfst50fvpzzz" timestamp="1378711418"&gt;2984&lt;/key&gt;&lt;/foreign-keys&gt;&lt;ref-type name="Journal Article"&gt;17&lt;/ref-type&gt;&lt;contributors&gt;&lt;authors&gt;&lt;author&gt;Islam, R.&lt;/author&gt;&lt;author&gt;Nakamura, M.&lt;/author&gt;&lt;author&gt;Scott, H.&lt;/author&gt;&lt;author&gt;Repnikova, E.&lt;/author&gt;&lt;author&gt;Carnahan, M.&lt;/author&gt;&lt;author&gt;Pandey, D.&lt;/author&gt;&lt;author&gt;Caster, C.&lt;/author&gt;&lt;author&gt;Khan, S.&lt;/author&gt;&lt;author&gt;Zimmermann, T.&lt;/author&gt;&lt;author&gt;Zoran, M. J.&lt;/author&gt;&lt;author&gt;Panin, V. M.&lt;/author&gt;&lt;/authors&gt;&lt;/contributors&gt;&lt;auth-address&gt;Department of Biochemistry and Biophysics and Department of Biology, Texas A&amp;amp;M University, College Station, Texas 77843.&lt;/auth-address&gt;&lt;titles&gt;&lt;title&gt;The role of Drosophila cytidine monophosphate-sialic Acid synthetase in the nervous system&lt;/title&gt;&lt;secondary-title&gt;J Neurosci&lt;/secondary-title&gt;&lt;alt-title&gt;The Journal of neuroscience : the official journal of the Society for Neuroscience&lt;/alt-title&gt;&lt;/titles&gt;&lt;pages&gt;12306-15&lt;/pages&gt;&lt;volume&gt;33&lt;/volume&gt;&lt;number&gt;30&lt;/number&gt;&lt;edition&gt;2013/07/26&lt;/edition&gt;&lt;dates&gt;&lt;year&gt;2013&lt;/year&gt;&lt;pub-dates&gt;&lt;date&gt;Jul 24&lt;/date&gt;&lt;/pub-dates&gt;&lt;/dates&gt;&lt;isbn&gt;1529-2401 (Electronic)&amp;#xD;0270-6474 (Linking)&lt;/isbn&gt;&lt;accession-num&gt;23884937&lt;/accession-num&gt;&lt;urls&gt;&lt;related-urls&gt;&lt;url&gt;http://www.ncbi.nlm.nih.gov/pubmed/23884937&lt;/url&gt;&lt;/related-urls&gt;&lt;/urls&gt;&lt;custom2&gt;3721841&lt;/custom2&gt;&lt;electronic-resource-num&gt;10.1523/JNEUROSCI.5220-12.2013&lt;/electronic-resource-num&gt;&lt;language&gt;eng&lt;/language&gt;&lt;/record&gt;&lt;/Cite&gt;&lt;/EndNote&gt;</w:instrTex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8B4A9B">
              <w:rPr>
                <w:rFonts w:ascii="Arial" w:hAnsi="Arial" w:cs="Arial"/>
                <w:bCs/>
                <w:noProof/>
                <w:sz w:val="16"/>
                <w:szCs w:val="16"/>
              </w:rPr>
              <w:t>(Islam et al., 2013)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begin"/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Repnikova&lt;/Author&gt;&lt;Year&gt;2010&lt;/Year&gt;&lt;RecNum&gt;2592&lt;/RecNum&gt;&lt;DisplayText&gt;(Repnikova et al., 2010)&lt;/DisplayText&gt;&lt;record&gt;&lt;rec-number&gt;2592&lt;/rec-number&gt;&lt;foreign-keys&gt;&lt;key app="EN" db-id="ze55xsee7ra02qefaesvxe5osfst50fvpzzz" timestamp="1276225791"&gt;2592&lt;/key&gt;&lt;/foreign-keys&gt;&lt;ref-type name="Journal Article"&gt;17&lt;/ref-type&gt;&lt;contributors&gt;&lt;authors&gt;&lt;author&gt;Repnikova, E.&lt;/author&gt;&lt;author&gt;Koles, K.&lt;/author&gt;&lt;author&gt;Nakamura, M.&lt;/author&gt;&lt;author&gt;Pitts, J.&lt;/author&gt;&lt;author&gt;Li, H.&lt;/author&gt;&lt;author&gt;Ambavane, A.&lt;/author&gt;&lt;author&gt;Zoran, M. J.&lt;/author&gt;&lt;author&gt;Panin, V. M.&lt;/author&gt;&lt;/authors&gt;&lt;/contributors&gt;&lt;auth-address&gt;Department of Biochemistry and Biophysics, Texas A&amp;amp;M University, College Station, Texas 77843, USA.&lt;/auth-address&gt;&lt;titles&gt;&lt;title&gt;Sialyltransferase regulates nervous system function in Drosophila&lt;/title&gt;&lt;secondary-title&gt;J Neurosci&lt;/secondary-title&gt;&lt;/titles&gt;&lt;pages&gt;6466-76&lt;/pages&gt;&lt;volume&gt;30&lt;/volume&gt;&lt;number&gt;18&lt;/number&gt;&lt;edition&gt;2010/05/07&lt;/edition&gt;&lt;dates&gt;&lt;year&gt;2010&lt;/year&gt;&lt;pub-dates&gt;&lt;date&gt;May 5&lt;/date&gt;&lt;/pub-dates&gt;&lt;/dates&gt;&lt;isbn&gt;1529-2401 (Electronic)&amp;#xD;0270-6474 (Linking)&lt;/isbn&gt;&lt;accession-num&gt;20445073&lt;/accession-num&gt;&lt;urls&gt;&lt;related-urls&gt;&lt;url&gt;http://www.ncbi.nlm.nih.gov/entrez/query.fcgi?cmd=Retrieve&amp;amp;db=PubMed&amp;amp;dopt=Citation&amp;amp;list_uids=20445073&lt;/url&gt;&lt;/related-urls&gt;&lt;/urls&gt;&lt;electronic-resource-num&gt;10.1523/JNEUROSCI.5253-09.2010&lt;/electronic-resource-num&gt;&lt;language&gt;eng&lt;/language&gt;&lt;/record&gt;&lt;/Cite&gt;&lt;/EndNote&gt;</w:instrTex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8B4A9B">
              <w:rPr>
                <w:rFonts w:ascii="Arial" w:hAnsi="Arial" w:cs="Arial"/>
                <w:bCs/>
                <w:noProof/>
                <w:sz w:val="16"/>
                <w:szCs w:val="16"/>
              </w:rPr>
              <w:t>(Repnikova et al., 2010)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>
              <w:rPr>
                <w:rFonts w:ascii="Arial" w:hAnsi="Arial" w:cs="Arial"/>
                <w:bCs/>
                <w:sz w:val="16"/>
                <w:szCs w:val="16"/>
              </w:rPr>
              <w:fldChar w:fldCharType="begin">
                <w:fldData xml:space="preserve">PEVuZE5vdGU+PENpdGU+PEF1dGhvcj5SYXZlbnNjcm9mdDwvQXV0aG9yPjxZZWFyPjIwMjA8L1ll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</w:fldData>
              </w:fldChar>
            </w:r>
            <w:r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sz w:val="16"/>
                <w:szCs w:val="16"/>
              </w:rPr>
              <w:fldChar w:fldCharType="begin">
                <w:fldData xml:space="preserve">PEVuZE5vdGU+PENpdGU+PEF1dGhvcj5SYXZlbnNjcm9mdDwvQXV0aG9yPjxZZWFyPjIwMjA8L1ll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</w:fldData>
              </w:fldChar>
            </w:r>
            <w:r>
              <w:rPr>
                <w:rFonts w:ascii="Arial" w:hAnsi="Arial" w:cs="Arial"/>
                <w:bCs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sz w:val="16"/>
                <w:szCs w:val="16"/>
              </w:rPr>
            </w:r>
            <w:r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bCs/>
                <w:sz w:val="16"/>
                <w:szCs w:val="16"/>
              </w:rPr>
            </w:r>
            <w:r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16"/>
                <w:szCs w:val="16"/>
              </w:rPr>
              <w:t>(Ravenscroft et al., 2020)</w:t>
            </w:r>
            <w:r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begin"/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Islam&lt;/Author&gt;&lt;Year&gt;2013&lt;/Year&gt;&lt;RecNum&gt;2984&lt;/RecNum&gt;&lt;DisplayText&gt;(Islam et al., 2013)&lt;/DisplayText&gt;&lt;record&gt;&lt;rec-number&gt;2984&lt;/rec-number&gt;&lt;foreign-keys&gt;&lt;key app="EN" db-id="ze55xsee7ra02qefaesvxe5osfst50fvpzzz" timestamp="1378711418"&gt;2984&lt;/key&gt;&lt;/foreign-keys&gt;&lt;ref-type name="Journal Article"&gt;17&lt;/ref-type&gt;&lt;contributors&gt;&lt;authors&gt;&lt;author&gt;Islam, R.&lt;/author&gt;&lt;author&gt;Nakamura, M.&lt;/author&gt;&lt;author&gt;Scott, H.&lt;/author&gt;&lt;author&gt;Repnikova, E.&lt;/author&gt;&lt;author&gt;Carnahan, M.&lt;/author&gt;&lt;author&gt;Pandey, D.&lt;/author&gt;&lt;author&gt;Caster, C.&lt;/author&gt;&lt;author&gt;Khan, S.&lt;/author&gt;&lt;author&gt;Zimmermann, T.&lt;/author&gt;&lt;author&gt;Zoran, M. J.&lt;/author&gt;&lt;author&gt;Panin, V. M.&lt;/author&gt;&lt;/authors&gt;&lt;/contributors&gt;&lt;auth-address&gt;Department of Biochemistry and Biophysics and Department of Biology, Texas A&amp;amp;M University, College Station, Texas 77843.&lt;/auth-address&gt;&lt;titles&gt;&lt;title&gt;The role of Drosophila cytidine monophosphate-sialic Acid synthetase in the nervous system&lt;/title&gt;&lt;secondary-title&gt;J Neurosci&lt;/secondary-title&gt;&lt;alt-title&gt;The Journal of neuroscience : the official journal of the Society for Neuroscience&lt;/alt-title&gt;&lt;/titles&gt;&lt;pages&gt;12306-15&lt;/pages&gt;&lt;volume&gt;33&lt;/volume&gt;&lt;number&gt;30&lt;/number&gt;&lt;edition&gt;2013/07/26&lt;/edition&gt;&lt;dates&gt;&lt;year&gt;2013&lt;/year&gt;&lt;pub-dates&gt;&lt;date&gt;Jul 24&lt;/date&gt;&lt;/pub-dates&gt;&lt;/dates&gt;&lt;isbn&gt;1529-2401 (Electronic)&amp;#xD;0270-6474 (Linking)&lt;/isbn&gt;&lt;accession-num&gt;23884937&lt;/accession-num&gt;&lt;urls&gt;&lt;related-urls&gt;&lt;url&gt;http://www.ncbi.nlm.nih.gov/pubmed/23884937&lt;/url&gt;&lt;/related-urls&gt;&lt;/urls&gt;&lt;custom2&gt;3721841&lt;/custom2&gt;&lt;electronic-resource-num&gt;10.1523/JNEUROSCI.5220-12.2013&lt;/electronic-resource-num&gt;&lt;language&gt;eng&lt;/language&gt;&lt;/record&gt;&lt;/Cite&gt;&lt;/EndNote&gt;</w:instrTex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8B4A9B">
              <w:rPr>
                <w:rFonts w:ascii="Arial" w:hAnsi="Arial" w:cs="Arial"/>
                <w:bCs/>
                <w:noProof/>
                <w:sz w:val="16"/>
                <w:szCs w:val="16"/>
              </w:rPr>
              <w:t>(Islam et al., 2013)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begin"/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Islam&lt;/Author&gt;&lt;Year&gt;2013&lt;/Year&gt;&lt;RecNum&gt;2984&lt;/RecNum&gt;&lt;DisplayText&gt;(Islam et al., 2013)&lt;/DisplayText&gt;&lt;record&gt;&lt;rec-number&gt;2984&lt;/rec-number&gt;&lt;foreign-keys&gt;&lt;key app="EN" db-id="ze55xsee7ra02qefaesvxe5osfst50fvpzzz" timestamp="1378711418"&gt;2984&lt;/key&gt;&lt;/foreign-keys&gt;&lt;ref-type name="Journal Article"&gt;17&lt;/ref-type&gt;&lt;contributors&gt;&lt;authors&gt;&lt;author&gt;Islam, R.&lt;/author&gt;&lt;author&gt;Nakamura, M.&lt;/author&gt;&lt;author&gt;Scott, H.&lt;/author&gt;&lt;author&gt;Repnikova, E.&lt;/author&gt;&lt;author&gt;Carnahan, M.&lt;/author&gt;&lt;author&gt;Pandey, D.&lt;/author&gt;&lt;author&gt;Caster, C.&lt;/author&gt;&lt;author&gt;Khan, S.&lt;/author&gt;&lt;author&gt;Zimmermann, T.&lt;/author&gt;&lt;author&gt;Zoran, M. J.&lt;/author&gt;&lt;author&gt;Panin, V. M.&lt;/author&gt;&lt;/authors&gt;&lt;/contributors&gt;&lt;auth-address&gt;Department of Biochemistry and Biophysics and Department of Biology, Texas A&amp;amp;M University, College Station, Texas 77843.&lt;/auth-address&gt;&lt;titles&gt;&lt;title&gt;The role of Drosophila cytidine monophosphate-sialic Acid synthetase in the nervous system&lt;/title&gt;&lt;secondary-title&gt;J Neurosci&lt;/secondary-title&gt;&lt;alt-title&gt;The Journal of neuroscience : the official journal of the Society for Neuroscience&lt;/alt-title&gt;&lt;/titles&gt;&lt;pages&gt;12306-15&lt;/pages&gt;&lt;volume&gt;33&lt;/volume&gt;&lt;number&gt;30&lt;/number&gt;&lt;edition&gt;2013/07/26&lt;/edition&gt;&lt;dates&gt;&lt;year&gt;2013&lt;/year&gt;&lt;pub-dates&gt;&lt;date&gt;Jul 24&lt;/date&gt;&lt;/pub-dates&gt;&lt;/dates&gt;&lt;isbn&gt;1529-2401 (Electronic)&amp;#xD;0270-6474 (Linking)&lt;/isbn&gt;&lt;accession-num&gt;23884937&lt;/accession-num&gt;&lt;urls&gt;&lt;related-urls&gt;&lt;url&gt;http://www.ncbi.nlm.nih.gov/pubmed/23884937&lt;/url&gt;&lt;/related-urls&gt;&lt;/urls&gt;&lt;custom2&gt;3721841&lt;/custom2&gt;&lt;electronic-resource-num&gt;10.1523/JNEUROSCI.5220-12.2013&lt;/electronic-resource-num&gt;&lt;language&gt;eng&lt;/language&gt;&lt;/record&gt;&lt;/Cite&gt;&lt;/EndNote&gt;</w:instrTex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8B4A9B">
              <w:rPr>
                <w:rFonts w:ascii="Arial" w:hAnsi="Arial" w:cs="Arial"/>
                <w:bCs/>
                <w:noProof/>
                <w:sz w:val="16"/>
                <w:szCs w:val="16"/>
              </w:rPr>
              <w:t>(Islam et al., 2013)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begin"/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Repnikova&lt;/Author&gt;&lt;Year&gt;2010&lt;/Year&gt;&lt;RecNum&gt;2592&lt;/RecNum&gt;&lt;DisplayText&gt;(Repnikova et al., 2010)&lt;/DisplayText&gt;&lt;record&gt;&lt;rec-number&gt;2592&lt;/rec-number&gt;&lt;foreign-keys&gt;&lt;key app="EN" db-id="ze55xsee7ra02qefaesvxe5osfst50fvpzzz" timestamp="1276225791"&gt;2592&lt;/key&gt;&lt;/foreign-keys&gt;&lt;ref-type name="Journal Article"&gt;17&lt;/ref-type&gt;&lt;contributors&gt;&lt;authors&gt;&lt;author&gt;Repnikova, E.&lt;/author&gt;&lt;author&gt;Koles, K.&lt;/author&gt;&lt;author&gt;Nakamura, M.&lt;/author&gt;&lt;author&gt;Pitts, J.&lt;/author&gt;&lt;author&gt;Li, H.&lt;/author&gt;&lt;author&gt;Ambavane, A.&lt;/author&gt;&lt;author&gt;Zoran, M. J.&lt;/author&gt;&lt;author&gt;Panin, V. M.&lt;/author&gt;&lt;/authors&gt;&lt;/contributors&gt;&lt;auth-address&gt;Department of Biochemistry and Biophysics, Texas A&amp;amp;M University, College Station, Texas 77843, USA.&lt;/auth-address&gt;&lt;titles&gt;&lt;title&gt;Sialyltransferase regulates nervous system function in Drosophila&lt;/title&gt;&lt;secondary-title&gt;J Neurosci&lt;/secondary-title&gt;&lt;/titles&gt;&lt;pages&gt;6466-76&lt;/pages&gt;&lt;volume&gt;30&lt;/volume&gt;&lt;number&gt;18&lt;/number&gt;&lt;edition&gt;2010/05/07&lt;/edition&gt;&lt;dates&gt;&lt;year&gt;2010&lt;/year&gt;&lt;pub-dates&gt;&lt;date&gt;May 5&lt;/date&gt;&lt;/pub-dates&gt;&lt;/dates&gt;&lt;isbn&gt;1529-2401 (Electronic)&amp;#xD;0270-6474 (Linking)&lt;/isbn&gt;&lt;accession-num&gt;20445073&lt;/accession-num&gt;&lt;urls&gt;&lt;related-urls&gt;&lt;url&gt;http://www.ncbi.nlm.nih.gov/entrez/query.fcgi?cmd=Retrieve&amp;amp;db=PubMed&amp;amp;dopt=Citation&amp;amp;list_uids=20445073&lt;/url&gt;&lt;/related-urls&gt;&lt;/urls&gt;&lt;electronic-resource-num&gt;10.1523/JNEUROSCI.5253-09.2010&lt;/electronic-resource-num&gt;&lt;language&gt;eng&lt;/language&gt;&lt;/record&gt;&lt;/Cite&gt;&lt;/EndNote&gt;</w:instrTex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8B4A9B">
              <w:rPr>
                <w:rFonts w:ascii="Arial" w:hAnsi="Arial" w:cs="Arial"/>
                <w:bCs/>
                <w:noProof/>
                <w:sz w:val="16"/>
                <w:szCs w:val="16"/>
              </w:rPr>
              <w:t>(Repnikova et al., 2010)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This study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This study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This study</w:t>
            </w:r>
          </w:p>
          <w:p w:rsidR="00140B25" w:rsidRPr="006950BF" w:rsidRDefault="00140B25" w:rsidP="003A6327">
            <w:pPr>
              <w:rPr>
                <w:rFonts w:ascii="Arial" w:hAnsi="Arial" w:cs="Arial"/>
                <w:bCs/>
                <w:sz w:val="16"/>
                <w:szCs w:val="16"/>
                <w:u w:val="single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This study</w:t>
            </w:r>
          </w:p>
          <w:p w:rsidR="00140B25" w:rsidRPr="006950BF" w:rsidRDefault="00140B25" w:rsidP="003A6327">
            <w:pPr>
              <w:rPr>
                <w:rFonts w:ascii="Arial" w:hAnsi="Arial" w:cs="Arial"/>
                <w:bCs/>
                <w:sz w:val="16"/>
                <w:szCs w:val="16"/>
                <w:u w:val="single"/>
              </w:rPr>
            </w:pPr>
            <w:r w:rsidRPr="006950BF">
              <w:rPr>
                <w:rFonts w:ascii="Arial" w:hAnsi="Arial" w:cs="Arial"/>
                <w:bCs/>
                <w:sz w:val="16"/>
                <w:szCs w:val="16"/>
                <w:u w:val="single"/>
              </w:rPr>
              <w:t>_                           _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2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2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Fig. 2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2 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Fig. 2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2 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Fig. 2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3, </w:t>
            </w:r>
            <w:r>
              <w:rPr>
                <w:rFonts w:ascii="Arial" w:hAnsi="Arial" w:cs="Arial"/>
                <w:bCs/>
                <w:sz w:val="16"/>
                <w:szCs w:val="16"/>
              </w:rPr>
              <w:t>5</w:t>
            </w:r>
            <w:r>
              <w:rPr>
                <w:rFonts w:ascii="Arial" w:hAnsi="Arial" w:cs="Arial"/>
                <w:bCs/>
                <w:sz w:val="16"/>
                <w:szCs w:val="16"/>
              </w:rPr>
              <w:t>-8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Fig. 2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3, </w:t>
            </w:r>
            <w:r>
              <w:rPr>
                <w:rFonts w:ascii="Arial" w:hAnsi="Arial" w:cs="Arial"/>
                <w:bCs/>
                <w:sz w:val="16"/>
                <w:szCs w:val="16"/>
              </w:rPr>
              <w:t>5</w:t>
            </w:r>
            <w:r>
              <w:rPr>
                <w:rFonts w:ascii="Arial" w:hAnsi="Arial" w:cs="Arial"/>
                <w:bCs/>
                <w:sz w:val="16"/>
                <w:szCs w:val="16"/>
              </w:rPr>
              <w:t>-8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r>
              <w:rPr>
                <w:rFonts w:ascii="Arial" w:hAnsi="Arial" w:cs="Arial"/>
                <w:bCs/>
                <w:sz w:val="16"/>
                <w:szCs w:val="16"/>
              </w:rPr>
              <w:t>5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r>
              <w:rPr>
                <w:rFonts w:ascii="Arial" w:hAnsi="Arial" w:cs="Arial"/>
                <w:bCs/>
                <w:sz w:val="16"/>
                <w:szCs w:val="16"/>
              </w:rPr>
              <w:t>8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lastRenderedPageBreak/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r>
              <w:rPr>
                <w:rFonts w:ascii="Arial" w:hAnsi="Arial" w:cs="Arial"/>
                <w:bCs/>
                <w:sz w:val="16"/>
                <w:szCs w:val="16"/>
              </w:rPr>
              <w:t>6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tabs>
                <w:tab w:val="left" w:pos="436"/>
                <w:tab w:val="left" w:pos="526"/>
              </w:tabs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>Fig.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 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3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3 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3 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 xml:space="preserve">3 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4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4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4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4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4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4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6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6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6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7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7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7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7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>
              <w:rPr>
                <w:rFonts w:ascii="Arial" w:hAnsi="Arial" w:cs="Arial"/>
                <w:bCs/>
                <w:sz w:val="16"/>
                <w:szCs w:val="16"/>
              </w:rPr>
              <w:t>Fig. 7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8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8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8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9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9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9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9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9</w:t>
            </w: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9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  <w:p w:rsidR="00140B25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8B4A9B">
              <w:rPr>
                <w:rFonts w:ascii="Arial" w:hAnsi="Arial" w:cs="Arial"/>
                <w:bCs/>
                <w:sz w:val="16"/>
                <w:szCs w:val="16"/>
              </w:rPr>
              <w:t xml:space="preserve">Fig. </w:t>
            </w:r>
            <w:r>
              <w:rPr>
                <w:rFonts w:ascii="Arial" w:hAnsi="Arial" w:cs="Arial"/>
                <w:bCs/>
                <w:sz w:val="16"/>
                <w:szCs w:val="16"/>
              </w:rPr>
              <w:t>9</w:t>
            </w:r>
          </w:p>
          <w:p w:rsidR="00140B25" w:rsidRPr="008B4A9B" w:rsidRDefault="00140B25" w:rsidP="003A6327">
            <w:pPr>
              <w:rPr>
                <w:rFonts w:ascii="Arial" w:hAnsi="Arial" w:cs="Arial"/>
                <w:bCs/>
                <w:sz w:val="16"/>
                <w:szCs w:val="16"/>
              </w:rPr>
            </w:pPr>
          </w:p>
        </w:tc>
        <w:bookmarkStart w:id="0" w:name="_GoBack"/>
        <w:bookmarkEnd w:id="0"/>
      </w:tr>
    </w:tbl>
    <w:p w:rsidR="00140B25" w:rsidRDefault="00140B25" w:rsidP="00140B25">
      <w:pPr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lastRenderedPageBreak/>
        <w:t xml:space="preserve">                                                                         </w:t>
      </w:r>
    </w:p>
    <w:p w:rsidR="00D03BDE" w:rsidRDefault="00140B25"/>
    <w:sectPr w:rsidR="00D03BDE" w:rsidSect="00140B2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7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0B25"/>
    <w:rsid w:val="00011D76"/>
    <w:rsid w:val="000167E2"/>
    <w:rsid w:val="0002004B"/>
    <w:rsid w:val="00045D1F"/>
    <w:rsid w:val="00045E08"/>
    <w:rsid w:val="000462DF"/>
    <w:rsid w:val="000471C5"/>
    <w:rsid w:val="00047B8A"/>
    <w:rsid w:val="000509D7"/>
    <w:rsid w:val="00055622"/>
    <w:rsid w:val="00062337"/>
    <w:rsid w:val="00070DD1"/>
    <w:rsid w:val="00081BCA"/>
    <w:rsid w:val="00081ED9"/>
    <w:rsid w:val="00082102"/>
    <w:rsid w:val="00084A9D"/>
    <w:rsid w:val="0009305E"/>
    <w:rsid w:val="00094F3E"/>
    <w:rsid w:val="000A1421"/>
    <w:rsid w:val="000A3033"/>
    <w:rsid w:val="000A6900"/>
    <w:rsid w:val="000B7C5E"/>
    <w:rsid w:val="000C0663"/>
    <w:rsid w:val="000C5BF7"/>
    <w:rsid w:val="000D15D5"/>
    <w:rsid w:val="000D25F4"/>
    <w:rsid w:val="000D333B"/>
    <w:rsid w:val="000E4A54"/>
    <w:rsid w:val="000E549B"/>
    <w:rsid w:val="000F30CF"/>
    <w:rsid w:val="000F6E3B"/>
    <w:rsid w:val="00102BC0"/>
    <w:rsid w:val="00104AB5"/>
    <w:rsid w:val="00110013"/>
    <w:rsid w:val="001163C4"/>
    <w:rsid w:val="00124827"/>
    <w:rsid w:val="00124DA8"/>
    <w:rsid w:val="0012539A"/>
    <w:rsid w:val="0013113C"/>
    <w:rsid w:val="00131948"/>
    <w:rsid w:val="00133E1D"/>
    <w:rsid w:val="00140B25"/>
    <w:rsid w:val="00143C33"/>
    <w:rsid w:val="001510F7"/>
    <w:rsid w:val="00152AC2"/>
    <w:rsid w:val="00153C3D"/>
    <w:rsid w:val="00156124"/>
    <w:rsid w:val="001564A9"/>
    <w:rsid w:val="001570DD"/>
    <w:rsid w:val="0016238B"/>
    <w:rsid w:val="001656BD"/>
    <w:rsid w:val="001705C3"/>
    <w:rsid w:val="001708C7"/>
    <w:rsid w:val="001748A0"/>
    <w:rsid w:val="00176D39"/>
    <w:rsid w:val="0018040F"/>
    <w:rsid w:val="00181394"/>
    <w:rsid w:val="0019192F"/>
    <w:rsid w:val="0019269A"/>
    <w:rsid w:val="00194364"/>
    <w:rsid w:val="001947BC"/>
    <w:rsid w:val="00194A97"/>
    <w:rsid w:val="00197331"/>
    <w:rsid w:val="001A357C"/>
    <w:rsid w:val="001A6688"/>
    <w:rsid w:val="001B4C17"/>
    <w:rsid w:val="001C1E3B"/>
    <w:rsid w:val="001C497A"/>
    <w:rsid w:val="001C75AA"/>
    <w:rsid w:val="001D40ED"/>
    <w:rsid w:val="001D5346"/>
    <w:rsid w:val="001D5347"/>
    <w:rsid w:val="001E0A22"/>
    <w:rsid w:val="001E2DF7"/>
    <w:rsid w:val="001E423A"/>
    <w:rsid w:val="001E447C"/>
    <w:rsid w:val="001E5640"/>
    <w:rsid w:val="001F03D0"/>
    <w:rsid w:val="001F18AC"/>
    <w:rsid w:val="001F3820"/>
    <w:rsid w:val="001F3F2B"/>
    <w:rsid w:val="001F5387"/>
    <w:rsid w:val="001F7383"/>
    <w:rsid w:val="001F7E72"/>
    <w:rsid w:val="00210BC2"/>
    <w:rsid w:val="00213A7E"/>
    <w:rsid w:val="00221221"/>
    <w:rsid w:val="002247E0"/>
    <w:rsid w:val="00224FC9"/>
    <w:rsid w:val="00226B02"/>
    <w:rsid w:val="00231FC7"/>
    <w:rsid w:val="00233EF1"/>
    <w:rsid w:val="00244B21"/>
    <w:rsid w:val="00245EBC"/>
    <w:rsid w:val="00247202"/>
    <w:rsid w:val="00260C2C"/>
    <w:rsid w:val="00263F4D"/>
    <w:rsid w:val="00266054"/>
    <w:rsid w:val="0027015E"/>
    <w:rsid w:val="00273E39"/>
    <w:rsid w:val="0028527B"/>
    <w:rsid w:val="00286DC7"/>
    <w:rsid w:val="00291077"/>
    <w:rsid w:val="00292885"/>
    <w:rsid w:val="00293C63"/>
    <w:rsid w:val="002953F0"/>
    <w:rsid w:val="0029540C"/>
    <w:rsid w:val="002A0759"/>
    <w:rsid w:val="002A7E63"/>
    <w:rsid w:val="002B18A6"/>
    <w:rsid w:val="002B56D9"/>
    <w:rsid w:val="002C038D"/>
    <w:rsid w:val="002C077C"/>
    <w:rsid w:val="002C1034"/>
    <w:rsid w:val="002C4B76"/>
    <w:rsid w:val="002D0CD0"/>
    <w:rsid w:val="002D2A6C"/>
    <w:rsid w:val="002E2EAA"/>
    <w:rsid w:val="002E6091"/>
    <w:rsid w:val="002E76D4"/>
    <w:rsid w:val="002F3059"/>
    <w:rsid w:val="002F4369"/>
    <w:rsid w:val="00306EBD"/>
    <w:rsid w:val="00311C99"/>
    <w:rsid w:val="00333B36"/>
    <w:rsid w:val="00335BDE"/>
    <w:rsid w:val="00337569"/>
    <w:rsid w:val="00340258"/>
    <w:rsid w:val="00343889"/>
    <w:rsid w:val="00344D21"/>
    <w:rsid w:val="00344EC5"/>
    <w:rsid w:val="0034633D"/>
    <w:rsid w:val="0035082B"/>
    <w:rsid w:val="00356ACE"/>
    <w:rsid w:val="00357B6B"/>
    <w:rsid w:val="00361B75"/>
    <w:rsid w:val="00366C0F"/>
    <w:rsid w:val="00371DCA"/>
    <w:rsid w:val="00374293"/>
    <w:rsid w:val="003751F9"/>
    <w:rsid w:val="00376D3B"/>
    <w:rsid w:val="00384538"/>
    <w:rsid w:val="0038484B"/>
    <w:rsid w:val="00392CDB"/>
    <w:rsid w:val="003A2599"/>
    <w:rsid w:val="003B0192"/>
    <w:rsid w:val="003C0E5B"/>
    <w:rsid w:val="003C1F39"/>
    <w:rsid w:val="003C2985"/>
    <w:rsid w:val="003D346B"/>
    <w:rsid w:val="003E6E85"/>
    <w:rsid w:val="003F05FB"/>
    <w:rsid w:val="003F06AF"/>
    <w:rsid w:val="003F0E61"/>
    <w:rsid w:val="003F116C"/>
    <w:rsid w:val="003F2CD6"/>
    <w:rsid w:val="003F53B5"/>
    <w:rsid w:val="003F6CC1"/>
    <w:rsid w:val="003F777D"/>
    <w:rsid w:val="004023DD"/>
    <w:rsid w:val="00406722"/>
    <w:rsid w:val="00407722"/>
    <w:rsid w:val="00407FAC"/>
    <w:rsid w:val="004101AB"/>
    <w:rsid w:val="00411ECF"/>
    <w:rsid w:val="0041433E"/>
    <w:rsid w:val="004154E0"/>
    <w:rsid w:val="0043403A"/>
    <w:rsid w:val="00443A71"/>
    <w:rsid w:val="00445A57"/>
    <w:rsid w:val="00452870"/>
    <w:rsid w:val="00457C72"/>
    <w:rsid w:val="004621D3"/>
    <w:rsid w:val="0047015F"/>
    <w:rsid w:val="00474257"/>
    <w:rsid w:val="0047513F"/>
    <w:rsid w:val="004802E8"/>
    <w:rsid w:val="00482024"/>
    <w:rsid w:val="004825D2"/>
    <w:rsid w:val="00486214"/>
    <w:rsid w:val="00495531"/>
    <w:rsid w:val="004A6C29"/>
    <w:rsid w:val="004B5687"/>
    <w:rsid w:val="004B5766"/>
    <w:rsid w:val="004C6290"/>
    <w:rsid w:val="004C6D7F"/>
    <w:rsid w:val="004C7DD6"/>
    <w:rsid w:val="004D1EB8"/>
    <w:rsid w:val="004D28AE"/>
    <w:rsid w:val="004D6737"/>
    <w:rsid w:val="004E04E8"/>
    <w:rsid w:val="004E6390"/>
    <w:rsid w:val="004E670F"/>
    <w:rsid w:val="004E6D5E"/>
    <w:rsid w:val="004E7F52"/>
    <w:rsid w:val="004F1698"/>
    <w:rsid w:val="004F4461"/>
    <w:rsid w:val="004F471E"/>
    <w:rsid w:val="004F7210"/>
    <w:rsid w:val="00502CC6"/>
    <w:rsid w:val="00503845"/>
    <w:rsid w:val="00504A60"/>
    <w:rsid w:val="00505872"/>
    <w:rsid w:val="00510862"/>
    <w:rsid w:val="00523C77"/>
    <w:rsid w:val="0052542B"/>
    <w:rsid w:val="0053077A"/>
    <w:rsid w:val="005311AF"/>
    <w:rsid w:val="005339D9"/>
    <w:rsid w:val="005344CC"/>
    <w:rsid w:val="005347E4"/>
    <w:rsid w:val="005466CF"/>
    <w:rsid w:val="005515B2"/>
    <w:rsid w:val="00553942"/>
    <w:rsid w:val="0055466C"/>
    <w:rsid w:val="005546E4"/>
    <w:rsid w:val="00564B78"/>
    <w:rsid w:val="005717FA"/>
    <w:rsid w:val="00576D14"/>
    <w:rsid w:val="00580F84"/>
    <w:rsid w:val="0058215D"/>
    <w:rsid w:val="0058317A"/>
    <w:rsid w:val="005863D8"/>
    <w:rsid w:val="005867C4"/>
    <w:rsid w:val="00586D88"/>
    <w:rsid w:val="00595AC1"/>
    <w:rsid w:val="005969D3"/>
    <w:rsid w:val="005A071A"/>
    <w:rsid w:val="005A120C"/>
    <w:rsid w:val="005A1CD0"/>
    <w:rsid w:val="005B1484"/>
    <w:rsid w:val="005B306E"/>
    <w:rsid w:val="005B38F8"/>
    <w:rsid w:val="005B3FE4"/>
    <w:rsid w:val="005B5325"/>
    <w:rsid w:val="005B7034"/>
    <w:rsid w:val="005C3AA2"/>
    <w:rsid w:val="005D5795"/>
    <w:rsid w:val="005D708B"/>
    <w:rsid w:val="005E00A8"/>
    <w:rsid w:val="005E7794"/>
    <w:rsid w:val="005F3CC2"/>
    <w:rsid w:val="005F56B6"/>
    <w:rsid w:val="00603AB5"/>
    <w:rsid w:val="00610278"/>
    <w:rsid w:val="00614CC4"/>
    <w:rsid w:val="006155CE"/>
    <w:rsid w:val="006234F5"/>
    <w:rsid w:val="00623E3A"/>
    <w:rsid w:val="00631EA1"/>
    <w:rsid w:val="0063289D"/>
    <w:rsid w:val="00641668"/>
    <w:rsid w:val="0064187F"/>
    <w:rsid w:val="0064418E"/>
    <w:rsid w:val="0065512C"/>
    <w:rsid w:val="00655B75"/>
    <w:rsid w:val="0066367D"/>
    <w:rsid w:val="00683E6B"/>
    <w:rsid w:val="006A24D9"/>
    <w:rsid w:val="006A2CAB"/>
    <w:rsid w:val="006A3983"/>
    <w:rsid w:val="006A6BAF"/>
    <w:rsid w:val="006B60F1"/>
    <w:rsid w:val="006C0CD9"/>
    <w:rsid w:val="006C14FC"/>
    <w:rsid w:val="006C1D15"/>
    <w:rsid w:val="006C7D03"/>
    <w:rsid w:val="006D0AB9"/>
    <w:rsid w:val="006D2CE2"/>
    <w:rsid w:val="006E44BA"/>
    <w:rsid w:val="006F7160"/>
    <w:rsid w:val="006F7B78"/>
    <w:rsid w:val="0070156D"/>
    <w:rsid w:val="00702F6D"/>
    <w:rsid w:val="007059F3"/>
    <w:rsid w:val="0070636F"/>
    <w:rsid w:val="00707DBF"/>
    <w:rsid w:val="00732819"/>
    <w:rsid w:val="00733774"/>
    <w:rsid w:val="0073557C"/>
    <w:rsid w:val="00736073"/>
    <w:rsid w:val="0075263D"/>
    <w:rsid w:val="00770AE5"/>
    <w:rsid w:val="007747DB"/>
    <w:rsid w:val="00774D10"/>
    <w:rsid w:val="00780EBA"/>
    <w:rsid w:val="00781E7E"/>
    <w:rsid w:val="00782C04"/>
    <w:rsid w:val="00783951"/>
    <w:rsid w:val="0078424B"/>
    <w:rsid w:val="007864A5"/>
    <w:rsid w:val="00793351"/>
    <w:rsid w:val="00794729"/>
    <w:rsid w:val="007A615C"/>
    <w:rsid w:val="007A7423"/>
    <w:rsid w:val="007B05DD"/>
    <w:rsid w:val="007C1D2B"/>
    <w:rsid w:val="007C69F6"/>
    <w:rsid w:val="007E3B15"/>
    <w:rsid w:val="007F52DD"/>
    <w:rsid w:val="00802359"/>
    <w:rsid w:val="00802618"/>
    <w:rsid w:val="00802626"/>
    <w:rsid w:val="00805847"/>
    <w:rsid w:val="00811601"/>
    <w:rsid w:val="00813D16"/>
    <w:rsid w:val="0081585B"/>
    <w:rsid w:val="0081742C"/>
    <w:rsid w:val="00821000"/>
    <w:rsid w:val="00824010"/>
    <w:rsid w:val="00827493"/>
    <w:rsid w:val="008360E6"/>
    <w:rsid w:val="00840720"/>
    <w:rsid w:val="00841659"/>
    <w:rsid w:val="00846724"/>
    <w:rsid w:val="00861D3F"/>
    <w:rsid w:val="008706AB"/>
    <w:rsid w:val="008730F4"/>
    <w:rsid w:val="00874F99"/>
    <w:rsid w:val="00877092"/>
    <w:rsid w:val="00882D42"/>
    <w:rsid w:val="00883340"/>
    <w:rsid w:val="00891AE3"/>
    <w:rsid w:val="00892E01"/>
    <w:rsid w:val="00894DC3"/>
    <w:rsid w:val="008A0DA7"/>
    <w:rsid w:val="008A1252"/>
    <w:rsid w:val="008A1332"/>
    <w:rsid w:val="008A2A15"/>
    <w:rsid w:val="008A57D4"/>
    <w:rsid w:val="008B1A39"/>
    <w:rsid w:val="008B22F9"/>
    <w:rsid w:val="008C226A"/>
    <w:rsid w:val="008C22B5"/>
    <w:rsid w:val="008C2AE9"/>
    <w:rsid w:val="008C2B58"/>
    <w:rsid w:val="008C5D66"/>
    <w:rsid w:val="008D1490"/>
    <w:rsid w:val="008D38B9"/>
    <w:rsid w:val="008D5FD7"/>
    <w:rsid w:val="008D617E"/>
    <w:rsid w:val="008D76F5"/>
    <w:rsid w:val="008E3298"/>
    <w:rsid w:val="008F615E"/>
    <w:rsid w:val="00902963"/>
    <w:rsid w:val="0090419C"/>
    <w:rsid w:val="00911DF3"/>
    <w:rsid w:val="00916256"/>
    <w:rsid w:val="009163D9"/>
    <w:rsid w:val="00922929"/>
    <w:rsid w:val="00927BF8"/>
    <w:rsid w:val="00931043"/>
    <w:rsid w:val="0093346C"/>
    <w:rsid w:val="00934311"/>
    <w:rsid w:val="00937D8B"/>
    <w:rsid w:val="00947427"/>
    <w:rsid w:val="009527C0"/>
    <w:rsid w:val="009628C4"/>
    <w:rsid w:val="0096407A"/>
    <w:rsid w:val="0096501D"/>
    <w:rsid w:val="00967024"/>
    <w:rsid w:val="0097429C"/>
    <w:rsid w:val="009822E2"/>
    <w:rsid w:val="009850AB"/>
    <w:rsid w:val="009968DD"/>
    <w:rsid w:val="00996A79"/>
    <w:rsid w:val="009A12AB"/>
    <w:rsid w:val="009A31DC"/>
    <w:rsid w:val="009A5023"/>
    <w:rsid w:val="009A6519"/>
    <w:rsid w:val="009B43F2"/>
    <w:rsid w:val="009B681E"/>
    <w:rsid w:val="009B6B77"/>
    <w:rsid w:val="009C3797"/>
    <w:rsid w:val="009D06F5"/>
    <w:rsid w:val="009D3727"/>
    <w:rsid w:val="009F3942"/>
    <w:rsid w:val="009F5E20"/>
    <w:rsid w:val="009F65BD"/>
    <w:rsid w:val="009F669A"/>
    <w:rsid w:val="00A054CB"/>
    <w:rsid w:val="00A06E68"/>
    <w:rsid w:val="00A13526"/>
    <w:rsid w:val="00A1586A"/>
    <w:rsid w:val="00A1765A"/>
    <w:rsid w:val="00A2293A"/>
    <w:rsid w:val="00A234F7"/>
    <w:rsid w:val="00A24870"/>
    <w:rsid w:val="00A257CB"/>
    <w:rsid w:val="00A306BF"/>
    <w:rsid w:val="00A30F3F"/>
    <w:rsid w:val="00A37F3B"/>
    <w:rsid w:val="00A416FF"/>
    <w:rsid w:val="00A53D5E"/>
    <w:rsid w:val="00A545C1"/>
    <w:rsid w:val="00A560DE"/>
    <w:rsid w:val="00A65786"/>
    <w:rsid w:val="00A664B4"/>
    <w:rsid w:val="00A75030"/>
    <w:rsid w:val="00A82581"/>
    <w:rsid w:val="00A8444F"/>
    <w:rsid w:val="00A8454C"/>
    <w:rsid w:val="00A85B10"/>
    <w:rsid w:val="00A956F2"/>
    <w:rsid w:val="00AB496C"/>
    <w:rsid w:val="00AC25FE"/>
    <w:rsid w:val="00AC4565"/>
    <w:rsid w:val="00AC5560"/>
    <w:rsid w:val="00AC6571"/>
    <w:rsid w:val="00AC7235"/>
    <w:rsid w:val="00AD4D3A"/>
    <w:rsid w:val="00AD5D63"/>
    <w:rsid w:val="00AD62F0"/>
    <w:rsid w:val="00AD74DE"/>
    <w:rsid w:val="00AD784D"/>
    <w:rsid w:val="00AE0B9D"/>
    <w:rsid w:val="00AF3962"/>
    <w:rsid w:val="00B012F1"/>
    <w:rsid w:val="00B01CF0"/>
    <w:rsid w:val="00B01EE8"/>
    <w:rsid w:val="00B0504D"/>
    <w:rsid w:val="00B07B92"/>
    <w:rsid w:val="00B11E23"/>
    <w:rsid w:val="00B12556"/>
    <w:rsid w:val="00B1284D"/>
    <w:rsid w:val="00B12F65"/>
    <w:rsid w:val="00B302A4"/>
    <w:rsid w:val="00B308A3"/>
    <w:rsid w:val="00B313EF"/>
    <w:rsid w:val="00B324EC"/>
    <w:rsid w:val="00B3631A"/>
    <w:rsid w:val="00B36D7E"/>
    <w:rsid w:val="00B417A7"/>
    <w:rsid w:val="00B46B03"/>
    <w:rsid w:val="00B47DE7"/>
    <w:rsid w:val="00B545C0"/>
    <w:rsid w:val="00B61ABF"/>
    <w:rsid w:val="00B62DB9"/>
    <w:rsid w:val="00B6387B"/>
    <w:rsid w:val="00B63F3D"/>
    <w:rsid w:val="00B6798D"/>
    <w:rsid w:val="00B72489"/>
    <w:rsid w:val="00B765FD"/>
    <w:rsid w:val="00B822ED"/>
    <w:rsid w:val="00B8287A"/>
    <w:rsid w:val="00B9328F"/>
    <w:rsid w:val="00BA04DC"/>
    <w:rsid w:val="00BA2D4D"/>
    <w:rsid w:val="00BA685C"/>
    <w:rsid w:val="00BB0E9F"/>
    <w:rsid w:val="00BB78B3"/>
    <w:rsid w:val="00BC10D7"/>
    <w:rsid w:val="00BC15F2"/>
    <w:rsid w:val="00BC5C44"/>
    <w:rsid w:val="00BD22FA"/>
    <w:rsid w:val="00BD2A03"/>
    <w:rsid w:val="00BD3C98"/>
    <w:rsid w:val="00BD4E50"/>
    <w:rsid w:val="00BE424F"/>
    <w:rsid w:val="00BE5A42"/>
    <w:rsid w:val="00BE5F0A"/>
    <w:rsid w:val="00BE7523"/>
    <w:rsid w:val="00BE7B51"/>
    <w:rsid w:val="00BF26DF"/>
    <w:rsid w:val="00BF3B67"/>
    <w:rsid w:val="00C02FE7"/>
    <w:rsid w:val="00C053D8"/>
    <w:rsid w:val="00C07365"/>
    <w:rsid w:val="00C07CFC"/>
    <w:rsid w:val="00C104E0"/>
    <w:rsid w:val="00C157A6"/>
    <w:rsid w:val="00C24651"/>
    <w:rsid w:val="00C24A18"/>
    <w:rsid w:val="00C25D37"/>
    <w:rsid w:val="00C27A18"/>
    <w:rsid w:val="00C328E1"/>
    <w:rsid w:val="00C372FF"/>
    <w:rsid w:val="00C37CA1"/>
    <w:rsid w:val="00C46B8F"/>
    <w:rsid w:val="00C56496"/>
    <w:rsid w:val="00C6060D"/>
    <w:rsid w:val="00C649AA"/>
    <w:rsid w:val="00C71B7D"/>
    <w:rsid w:val="00C71D83"/>
    <w:rsid w:val="00C727F6"/>
    <w:rsid w:val="00C750AB"/>
    <w:rsid w:val="00C76A90"/>
    <w:rsid w:val="00C945FC"/>
    <w:rsid w:val="00C95F0D"/>
    <w:rsid w:val="00C97B7C"/>
    <w:rsid w:val="00CA3059"/>
    <w:rsid w:val="00CA6426"/>
    <w:rsid w:val="00CB3627"/>
    <w:rsid w:val="00CB6E27"/>
    <w:rsid w:val="00CC3513"/>
    <w:rsid w:val="00CC5A16"/>
    <w:rsid w:val="00CD1D20"/>
    <w:rsid w:val="00CD1FCC"/>
    <w:rsid w:val="00CD3F15"/>
    <w:rsid w:val="00CD7327"/>
    <w:rsid w:val="00CE3FD3"/>
    <w:rsid w:val="00CF2595"/>
    <w:rsid w:val="00CF515E"/>
    <w:rsid w:val="00CF6E2D"/>
    <w:rsid w:val="00D12879"/>
    <w:rsid w:val="00D2129C"/>
    <w:rsid w:val="00D21C2A"/>
    <w:rsid w:val="00D22366"/>
    <w:rsid w:val="00D330B6"/>
    <w:rsid w:val="00D33C14"/>
    <w:rsid w:val="00D34046"/>
    <w:rsid w:val="00D34CFB"/>
    <w:rsid w:val="00D37C8F"/>
    <w:rsid w:val="00D4267C"/>
    <w:rsid w:val="00D44753"/>
    <w:rsid w:val="00D555DB"/>
    <w:rsid w:val="00D61225"/>
    <w:rsid w:val="00D636E4"/>
    <w:rsid w:val="00D679FB"/>
    <w:rsid w:val="00D67BDD"/>
    <w:rsid w:val="00D71CD4"/>
    <w:rsid w:val="00D74534"/>
    <w:rsid w:val="00D80F27"/>
    <w:rsid w:val="00D848B6"/>
    <w:rsid w:val="00D8713D"/>
    <w:rsid w:val="00D960A2"/>
    <w:rsid w:val="00D97D2A"/>
    <w:rsid w:val="00DA3FBB"/>
    <w:rsid w:val="00DA6CA5"/>
    <w:rsid w:val="00DA6F73"/>
    <w:rsid w:val="00DB3318"/>
    <w:rsid w:val="00DC0369"/>
    <w:rsid w:val="00DD1414"/>
    <w:rsid w:val="00DF0DF3"/>
    <w:rsid w:val="00DF3C1E"/>
    <w:rsid w:val="00DF7564"/>
    <w:rsid w:val="00E02F46"/>
    <w:rsid w:val="00E04B8A"/>
    <w:rsid w:val="00E065C3"/>
    <w:rsid w:val="00E06C9F"/>
    <w:rsid w:val="00E07707"/>
    <w:rsid w:val="00E11871"/>
    <w:rsid w:val="00E11D30"/>
    <w:rsid w:val="00E120E6"/>
    <w:rsid w:val="00E14098"/>
    <w:rsid w:val="00E16ECA"/>
    <w:rsid w:val="00E214D0"/>
    <w:rsid w:val="00E25332"/>
    <w:rsid w:val="00E2638B"/>
    <w:rsid w:val="00E26C32"/>
    <w:rsid w:val="00E41A92"/>
    <w:rsid w:val="00E436EE"/>
    <w:rsid w:val="00E45302"/>
    <w:rsid w:val="00E47F00"/>
    <w:rsid w:val="00E509DD"/>
    <w:rsid w:val="00E51781"/>
    <w:rsid w:val="00E544A4"/>
    <w:rsid w:val="00E6375F"/>
    <w:rsid w:val="00E67AB6"/>
    <w:rsid w:val="00E70FFE"/>
    <w:rsid w:val="00E7550D"/>
    <w:rsid w:val="00E76EA0"/>
    <w:rsid w:val="00E8376F"/>
    <w:rsid w:val="00E83FBE"/>
    <w:rsid w:val="00EA18A1"/>
    <w:rsid w:val="00EA61BF"/>
    <w:rsid w:val="00EA6E77"/>
    <w:rsid w:val="00EB2310"/>
    <w:rsid w:val="00EB5BCC"/>
    <w:rsid w:val="00EC1FD0"/>
    <w:rsid w:val="00EC71E0"/>
    <w:rsid w:val="00ED129B"/>
    <w:rsid w:val="00ED44D8"/>
    <w:rsid w:val="00ED55E2"/>
    <w:rsid w:val="00EE2019"/>
    <w:rsid w:val="00EE2FF0"/>
    <w:rsid w:val="00EE30FD"/>
    <w:rsid w:val="00EE5AE1"/>
    <w:rsid w:val="00EE72E2"/>
    <w:rsid w:val="00EF0003"/>
    <w:rsid w:val="00EF0511"/>
    <w:rsid w:val="00F012FF"/>
    <w:rsid w:val="00F10B9A"/>
    <w:rsid w:val="00F113D9"/>
    <w:rsid w:val="00F1748A"/>
    <w:rsid w:val="00F17BB7"/>
    <w:rsid w:val="00F2297A"/>
    <w:rsid w:val="00F22A75"/>
    <w:rsid w:val="00F26ABE"/>
    <w:rsid w:val="00F30C60"/>
    <w:rsid w:val="00F329FF"/>
    <w:rsid w:val="00F33B2F"/>
    <w:rsid w:val="00F35E21"/>
    <w:rsid w:val="00F37F51"/>
    <w:rsid w:val="00F40703"/>
    <w:rsid w:val="00F440A5"/>
    <w:rsid w:val="00F442E3"/>
    <w:rsid w:val="00F443FA"/>
    <w:rsid w:val="00F44E66"/>
    <w:rsid w:val="00F513C2"/>
    <w:rsid w:val="00F55CDA"/>
    <w:rsid w:val="00F57317"/>
    <w:rsid w:val="00F67375"/>
    <w:rsid w:val="00F716B4"/>
    <w:rsid w:val="00F731DC"/>
    <w:rsid w:val="00F75BFF"/>
    <w:rsid w:val="00F80666"/>
    <w:rsid w:val="00F80C80"/>
    <w:rsid w:val="00F831FC"/>
    <w:rsid w:val="00F83449"/>
    <w:rsid w:val="00F91BB7"/>
    <w:rsid w:val="00F94458"/>
    <w:rsid w:val="00F95B88"/>
    <w:rsid w:val="00FA00FC"/>
    <w:rsid w:val="00FB1530"/>
    <w:rsid w:val="00FB6E90"/>
    <w:rsid w:val="00FC0ECA"/>
    <w:rsid w:val="00FD3DBC"/>
    <w:rsid w:val="00FE3EA7"/>
    <w:rsid w:val="00FE6CD8"/>
    <w:rsid w:val="00FF2520"/>
    <w:rsid w:val="00FF3970"/>
    <w:rsid w:val="00FF53CB"/>
    <w:rsid w:val="00FF6F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559EAC3"/>
  <w15:chartTrackingRefBased/>
  <w15:docId w15:val="{CED81323-4E7B-AA45-8146-E688A630F8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40B2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893</Words>
  <Characters>16496</Characters>
  <Application>Microsoft Office Word</Application>
  <DocSecurity>0</DocSecurity>
  <Lines>137</Lines>
  <Paragraphs>38</Paragraphs>
  <ScaleCrop>false</ScaleCrop>
  <Company/>
  <LinksUpToDate>false</LinksUpToDate>
  <CharactersWithSpaces>19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3-02-17T21:02:00Z</dcterms:created>
  <dcterms:modified xsi:type="dcterms:W3CDTF">2023-02-17T21:05:00Z</dcterms:modified>
</cp:coreProperties>
</file>